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4B77A26" w14:textId="77777777" w:rsidR="00A15FB6" w:rsidRDefault="00A15FB6">
      <w:pPr>
        <w:jc w:val="center"/>
        <w:rPr>
          <w:rFonts w:eastAsia="仿宋_GB2312"/>
          <w:sz w:val="24"/>
          <w:szCs w:val="32"/>
        </w:rPr>
      </w:pPr>
    </w:p>
    <w:p w14:paraId="2DD5CA04" w14:textId="77777777" w:rsidR="00A15FB6" w:rsidRDefault="00000000">
      <w:pPr>
        <w:jc w:val="center"/>
        <w:rPr>
          <w:rStyle w:val="title1"/>
          <w:rFonts w:eastAsia="方正小标宋简体"/>
          <w:bCs w:val="0"/>
          <w:color w:val="auto"/>
          <w:sz w:val="36"/>
          <w:szCs w:val="36"/>
        </w:rPr>
      </w:pPr>
      <w:r>
        <w:rPr>
          <w:rStyle w:val="title1"/>
          <w:rFonts w:eastAsia="方正小标宋简体"/>
          <w:b w:val="0"/>
          <w:color w:val="auto"/>
          <w:sz w:val="36"/>
          <w:szCs w:val="36"/>
        </w:rPr>
        <w:t>浙江省科学技术奖公示信息表</w:t>
      </w:r>
      <w:r>
        <w:rPr>
          <w:rStyle w:val="title1"/>
          <w:rFonts w:eastAsia="仿宋_GB2312"/>
          <w:b w:val="0"/>
          <w:color w:val="auto"/>
          <w:sz w:val="32"/>
          <w:szCs w:val="32"/>
        </w:rPr>
        <w:t>（单位提名）</w:t>
      </w:r>
    </w:p>
    <w:p w14:paraId="7DB3B67E" w14:textId="11D3592F" w:rsidR="00A15FB6" w:rsidRDefault="00000000">
      <w:pPr>
        <w:spacing w:line="440" w:lineRule="exact"/>
        <w:rPr>
          <w:rFonts w:eastAsia="仿宋_GB2312"/>
          <w:sz w:val="28"/>
          <w:szCs w:val="24"/>
        </w:rPr>
      </w:pPr>
      <w:r>
        <w:rPr>
          <w:rFonts w:eastAsia="仿宋_GB2312"/>
          <w:sz w:val="28"/>
          <w:szCs w:val="24"/>
        </w:rPr>
        <w:t>提名奖项：科学技术进步奖</w:t>
      </w:r>
    </w:p>
    <w:tbl>
      <w:tblPr>
        <w:tblW w:w="8506" w:type="dxa"/>
        <w:tblInd w:w="-3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269"/>
        <w:gridCol w:w="6237"/>
      </w:tblGrid>
      <w:tr w:rsidR="00A15FB6" w14:paraId="4EA21AAC" w14:textId="77777777">
        <w:trPr>
          <w:trHeight w:val="647"/>
        </w:trPr>
        <w:tc>
          <w:tcPr>
            <w:tcW w:w="2269" w:type="dxa"/>
            <w:vAlign w:val="center"/>
          </w:tcPr>
          <w:p w14:paraId="726D0511" w14:textId="77777777" w:rsidR="00A15FB6" w:rsidRDefault="00000000">
            <w:pPr>
              <w:jc w:val="center"/>
              <w:rPr>
                <w:rStyle w:val="title1"/>
                <w:rFonts w:eastAsia="仿宋_GB2312"/>
                <w:b w:val="0"/>
                <w:color w:val="auto"/>
                <w:sz w:val="28"/>
              </w:rPr>
            </w:pPr>
            <w:r>
              <w:rPr>
                <w:rStyle w:val="title1"/>
                <w:rFonts w:eastAsia="仿宋_GB2312"/>
                <w:b w:val="0"/>
                <w:bCs w:val="0"/>
                <w:color w:val="auto"/>
                <w:sz w:val="28"/>
              </w:rPr>
              <w:t>成果名称</w:t>
            </w:r>
          </w:p>
        </w:tc>
        <w:tc>
          <w:tcPr>
            <w:tcW w:w="6237" w:type="dxa"/>
            <w:vAlign w:val="center"/>
          </w:tcPr>
          <w:p w14:paraId="5B6862C6" w14:textId="77777777" w:rsidR="00A15FB6" w:rsidRPr="00D54428" w:rsidRDefault="00D54428">
            <w:pPr>
              <w:jc w:val="center"/>
              <w:rPr>
                <w:rStyle w:val="title1"/>
                <w:rFonts w:ascii="仿宋" w:eastAsia="仿宋" w:hAnsi="仿宋"/>
                <w:b w:val="0"/>
                <w:color w:val="auto"/>
                <w:sz w:val="28"/>
              </w:rPr>
            </w:pPr>
            <w:r w:rsidRPr="00D54428">
              <w:rPr>
                <w:rFonts w:ascii="仿宋" w:eastAsia="仿宋" w:hAnsi="仿宋" w:hint="eastAsia"/>
                <w:sz w:val="24"/>
                <w:szCs w:val="24"/>
              </w:rPr>
              <w:t>骨盆恶性肿瘤的精准化治疗体系构建及关键技术创新</w:t>
            </w:r>
          </w:p>
        </w:tc>
      </w:tr>
      <w:tr w:rsidR="00A15FB6" w14:paraId="134374AA" w14:textId="77777777">
        <w:trPr>
          <w:trHeight w:val="561"/>
        </w:trPr>
        <w:tc>
          <w:tcPr>
            <w:tcW w:w="2269" w:type="dxa"/>
            <w:vAlign w:val="center"/>
          </w:tcPr>
          <w:p w14:paraId="3BE62308" w14:textId="77777777" w:rsidR="00A15FB6" w:rsidRDefault="00000000">
            <w:pPr>
              <w:jc w:val="center"/>
              <w:rPr>
                <w:rStyle w:val="title1"/>
                <w:rFonts w:eastAsia="仿宋_GB2312"/>
                <w:b w:val="0"/>
                <w:color w:val="auto"/>
                <w:sz w:val="28"/>
              </w:rPr>
            </w:pPr>
            <w:r>
              <w:rPr>
                <w:rStyle w:val="title1"/>
                <w:rFonts w:eastAsia="仿宋_GB2312"/>
                <w:b w:val="0"/>
                <w:bCs w:val="0"/>
                <w:color w:val="auto"/>
                <w:sz w:val="28"/>
              </w:rPr>
              <w:t>提名等级</w:t>
            </w:r>
          </w:p>
        </w:tc>
        <w:tc>
          <w:tcPr>
            <w:tcW w:w="6237" w:type="dxa"/>
            <w:vAlign w:val="center"/>
          </w:tcPr>
          <w:p w14:paraId="06DACEFD" w14:textId="77777777" w:rsidR="00A15FB6" w:rsidRDefault="00E153D4">
            <w:pPr>
              <w:jc w:val="center"/>
              <w:rPr>
                <w:rStyle w:val="title1"/>
                <w:rFonts w:eastAsia="仿宋_GB2312"/>
                <w:b w:val="0"/>
                <w:color w:val="auto"/>
                <w:sz w:val="28"/>
              </w:rPr>
            </w:pPr>
            <w:r>
              <w:rPr>
                <w:rStyle w:val="title1"/>
                <w:rFonts w:eastAsia="仿宋_GB2312" w:hint="eastAsia"/>
                <w:b w:val="0"/>
                <w:color w:val="auto"/>
                <w:sz w:val="28"/>
              </w:rPr>
              <w:t>一等奖</w:t>
            </w:r>
          </w:p>
        </w:tc>
      </w:tr>
      <w:tr w:rsidR="00A15FB6" w14:paraId="5460A4CB" w14:textId="77777777">
        <w:trPr>
          <w:trHeight w:val="2461"/>
        </w:trPr>
        <w:tc>
          <w:tcPr>
            <w:tcW w:w="2269" w:type="dxa"/>
            <w:vAlign w:val="center"/>
          </w:tcPr>
          <w:p w14:paraId="1DDF4C71" w14:textId="77777777" w:rsidR="00A15FB6" w:rsidRDefault="00000000">
            <w:pPr>
              <w:spacing w:line="440" w:lineRule="exact"/>
              <w:jc w:val="center"/>
              <w:rPr>
                <w:rFonts w:eastAsia="仿宋_GB2312"/>
                <w:bCs/>
                <w:sz w:val="28"/>
                <w:szCs w:val="24"/>
              </w:rPr>
            </w:pPr>
            <w:r>
              <w:rPr>
                <w:rFonts w:eastAsia="仿宋_GB2312"/>
                <w:bCs/>
                <w:sz w:val="28"/>
                <w:szCs w:val="24"/>
              </w:rPr>
              <w:t>提名书</w:t>
            </w:r>
          </w:p>
          <w:p w14:paraId="1A8444C0" w14:textId="77777777" w:rsidR="00A15FB6" w:rsidRDefault="00000000">
            <w:pPr>
              <w:spacing w:line="440" w:lineRule="exact"/>
              <w:jc w:val="center"/>
              <w:rPr>
                <w:rFonts w:eastAsia="仿宋_GB2312"/>
                <w:bCs/>
                <w:sz w:val="28"/>
                <w:szCs w:val="24"/>
              </w:rPr>
            </w:pPr>
            <w:r>
              <w:rPr>
                <w:rFonts w:eastAsia="仿宋_GB2312"/>
                <w:bCs/>
                <w:sz w:val="28"/>
                <w:szCs w:val="24"/>
              </w:rPr>
              <w:t>相关内容</w:t>
            </w:r>
          </w:p>
        </w:tc>
        <w:tc>
          <w:tcPr>
            <w:tcW w:w="6237" w:type="dxa"/>
            <w:vAlign w:val="center"/>
          </w:tcPr>
          <w:p w14:paraId="5F4E27FB" w14:textId="77777777" w:rsidR="00A15FB6" w:rsidRDefault="00D54428" w:rsidP="00D54428">
            <w:pPr>
              <w:spacing w:line="440" w:lineRule="exact"/>
              <w:jc w:val="center"/>
              <w:rPr>
                <w:rFonts w:eastAsia="仿宋_GB2312"/>
                <w:bCs/>
                <w:sz w:val="24"/>
                <w:szCs w:val="24"/>
              </w:rPr>
            </w:pPr>
            <w:r>
              <w:rPr>
                <w:rFonts w:ascii="Calibri" w:eastAsia="仿宋_GB2312" w:hAnsi="Calibri" w:cs="Calibri" w:hint="eastAsia"/>
                <w:bCs/>
                <w:sz w:val="24"/>
                <w:szCs w:val="24"/>
              </w:rPr>
              <w:t>见附表</w:t>
            </w:r>
            <w:r>
              <w:rPr>
                <w:rFonts w:ascii="Calibri" w:eastAsia="仿宋_GB2312" w:hAnsi="Calibri" w:cs="Calibri" w:hint="eastAsia"/>
                <w:bCs/>
                <w:sz w:val="24"/>
                <w:szCs w:val="24"/>
              </w:rPr>
              <w:t>1</w:t>
            </w:r>
            <w:r>
              <w:rPr>
                <w:rFonts w:ascii="Calibri" w:eastAsia="仿宋_GB2312" w:hAnsi="Calibri" w:cs="Calibri" w:hint="eastAsia"/>
                <w:bCs/>
                <w:sz w:val="24"/>
                <w:szCs w:val="24"/>
              </w:rPr>
              <w:t>、</w:t>
            </w:r>
            <w:r>
              <w:rPr>
                <w:rFonts w:ascii="Calibri" w:eastAsia="仿宋_GB2312" w:hAnsi="Calibri" w:cs="Calibri" w:hint="eastAsia"/>
                <w:bCs/>
                <w:sz w:val="24"/>
                <w:szCs w:val="24"/>
              </w:rPr>
              <w:t>2</w:t>
            </w:r>
          </w:p>
        </w:tc>
      </w:tr>
      <w:tr w:rsidR="00A15FB6" w14:paraId="206A3259" w14:textId="77777777">
        <w:trPr>
          <w:trHeight w:val="1958"/>
        </w:trPr>
        <w:tc>
          <w:tcPr>
            <w:tcW w:w="2269" w:type="dxa"/>
            <w:tcBorders>
              <w:right w:val="single" w:sz="4" w:space="0" w:color="auto"/>
            </w:tcBorders>
            <w:vAlign w:val="center"/>
          </w:tcPr>
          <w:p w14:paraId="1A9EED12" w14:textId="77777777" w:rsidR="00A15FB6" w:rsidRDefault="00000000">
            <w:pPr>
              <w:spacing w:line="440" w:lineRule="exact"/>
              <w:jc w:val="center"/>
              <w:rPr>
                <w:rFonts w:eastAsia="仿宋_GB2312"/>
                <w:bCs/>
                <w:sz w:val="28"/>
                <w:szCs w:val="24"/>
              </w:rPr>
            </w:pPr>
            <w:r>
              <w:rPr>
                <w:rFonts w:eastAsia="仿宋_GB2312"/>
                <w:bCs/>
                <w:sz w:val="28"/>
                <w:szCs w:val="24"/>
              </w:rPr>
              <w:t>主要完成人</w:t>
            </w:r>
          </w:p>
        </w:tc>
        <w:tc>
          <w:tcPr>
            <w:tcW w:w="6237" w:type="dxa"/>
            <w:tcBorders>
              <w:left w:val="single" w:sz="4" w:space="0" w:color="auto"/>
            </w:tcBorders>
            <w:vAlign w:val="center"/>
          </w:tcPr>
          <w:p w14:paraId="5DF97F8A" w14:textId="77777777" w:rsidR="00A15FB6" w:rsidRPr="00D54428" w:rsidRDefault="00D54428">
            <w:pPr>
              <w:spacing w:line="440" w:lineRule="exact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叶招明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1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教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479EAD38" w14:textId="77777777" w:rsidR="00A15FB6" w:rsidRPr="00D54428" w:rsidRDefault="00D54428">
            <w:pPr>
              <w:spacing w:line="440" w:lineRule="exact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林秾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2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主任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2D682040" w14:textId="77777777" w:rsidR="00A15FB6" w:rsidRPr="00D54428" w:rsidRDefault="00D54428">
            <w:pPr>
              <w:spacing w:line="440" w:lineRule="exact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黄鑫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3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主任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0EAA081A" w14:textId="77777777" w:rsidR="00D54428" w:rsidRPr="00D54428" w:rsidRDefault="00D54428" w:rsidP="00D54428">
            <w:pPr>
              <w:spacing w:line="440" w:lineRule="exact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李冰皓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4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主治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2C05808C" w14:textId="77777777" w:rsidR="00D54428" w:rsidRPr="00D54428" w:rsidRDefault="00D54428" w:rsidP="00783065">
            <w:pPr>
              <w:spacing w:line="288" w:lineRule="auto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章增杰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5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住院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6A21500D" w14:textId="77777777" w:rsidR="00D54428" w:rsidRPr="00D54428" w:rsidRDefault="00D54428" w:rsidP="00783065">
            <w:pPr>
              <w:spacing w:line="288" w:lineRule="auto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严晓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6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副主任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1B08F0B8" w14:textId="77777777" w:rsidR="00D54428" w:rsidRPr="00D54428" w:rsidRDefault="00D54428" w:rsidP="00783065">
            <w:pPr>
              <w:spacing w:line="288" w:lineRule="auto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林鹏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7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副主任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41078F32" w14:textId="77777777" w:rsidR="00D54428" w:rsidRPr="00D54428" w:rsidRDefault="00D54428" w:rsidP="00783065">
            <w:pPr>
              <w:spacing w:line="288" w:lineRule="auto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曲昊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8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副主任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5A0D4E86" w14:textId="77777777" w:rsidR="00D54428" w:rsidRPr="00D54428" w:rsidRDefault="00D54428" w:rsidP="00783065">
            <w:pPr>
              <w:spacing w:line="288" w:lineRule="auto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李恒元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9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副主任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4B8A50F5" w14:textId="77777777" w:rsidR="00D54428" w:rsidRPr="00D54428" w:rsidRDefault="00D54428" w:rsidP="00783065">
            <w:pPr>
              <w:spacing w:line="288" w:lineRule="auto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柳萌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10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副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主任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14509E86" w14:textId="77777777" w:rsidR="00D54428" w:rsidRPr="00D54428" w:rsidRDefault="00D54428" w:rsidP="00783065">
            <w:pPr>
              <w:spacing w:line="288" w:lineRule="auto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吴岩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11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副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主任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73DE3426" w14:textId="77777777" w:rsidR="00D54428" w:rsidRPr="00D54428" w:rsidRDefault="00D54428" w:rsidP="00783065">
            <w:pPr>
              <w:spacing w:line="288" w:lineRule="auto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任英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12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副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主任</w:t>
            </w:r>
            <w:r>
              <w:rPr>
                <w:rFonts w:ascii="仿宋" w:eastAsia="仿宋" w:hAnsi="仿宋" w:hint="eastAsia"/>
                <w:bCs/>
                <w:sz w:val="22"/>
                <w:szCs w:val="22"/>
              </w:rPr>
              <w:t>护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2E837BDC" w14:textId="77777777" w:rsidR="00D54428" w:rsidRPr="00D54428" w:rsidRDefault="00D54428" w:rsidP="00783065">
            <w:pPr>
              <w:spacing w:line="288" w:lineRule="auto"/>
              <w:rPr>
                <w:rFonts w:ascii="仿宋" w:eastAsia="仿宋" w:hAnsi="仿宋"/>
                <w:bCs/>
                <w:sz w:val="22"/>
                <w:szCs w:val="22"/>
              </w:rPr>
            </w:pPr>
            <w:r w:rsidRPr="00D54428">
              <w:rPr>
                <w:rFonts w:ascii="仿宋" w:eastAsia="仿宋" w:hAnsi="仿宋" w:cs="微软雅黑" w:hint="eastAsia"/>
                <w:bCs/>
                <w:sz w:val="22"/>
                <w:szCs w:val="22"/>
              </w:rPr>
              <w:t>杨迪生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排名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13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主任医师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，</w:t>
            </w:r>
            <w:r w:rsidRPr="00D54428">
              <w:rPr>
                <w:rFonts w:ascii="仿宋" w:eastAsia="仿宋" w:hAnsi="仿宋" w:hint="eastAsia"/>
                <w:bCs/>
                <w:sz w:val="22"/>
                <w:szCs w:val="22"/>
              </w:rPr>
              <w:t>浙江大学医学院附属第二医院</w:t>
            </w:r>
            <w:r w:rsidRPr="00D54428">
              <w:rPr>
                <w:rFonts w:ascii="仿宋" w:eastAsia="仿宋" w:hAnsi="仿宋"/>
                <w:bCs/>
                <w:sz w:val="22"/>
                <w:szCs w:val="22"/>
              </w:rPr>
              <w:t>；</w:t>
            </w:r>
          </w:p>
          <w:p w14:paraId="053369B0" w14:textId="77777777" w:rsidR="00A15FB6" w:rsidRDefault="00A15FB6">
            <w:pPr>
              <w:spacing w:line="440" w:lineRule="exact"/>
              <w:rPr>
                <w:rFonts w:eastAsia="仿宋_GB2312"/>
                <w:bCs/>
                <w:sz w:val="24"/>
                <w:szCs w:val="24"/>
              </w:rPr>
            </w:pPr>
          </w:p>
        </w:tc>
      </w:tr>
      <w:tr w:rsidR="00A15FB6" w14:paraId="608BC53F" w14:textId="77777777">
        <w:trPr>
          <w:trHeight w:val="1986"/>
        </w:trPr>
        <w:tc>
          <w:tcPr>
            <w:tcW w:w="2269" w:type="dxa"/>
            <w:tcBorders>
              <w:right w:val="single" w:sz="4" w:space="0" w:color="auto"/>
            </w:tcBorders>
            <w:vAlign w:val="center"/>
          </w:tcPr>
          <w:p w14:paraId="251A36A8" w14:textId="77777777" w:rsidR="00A15FB6" w:rsidRDefault="00000000">
            <w:pPr>
              <w:spacing w:line="440" w:lineRule="exact"/>
              <w:jc w:val="center"/>
              <w:rPr>
                <w:rFonts w:eastAsia="仿宋"/>
                <w:bCs/>
                <w:sz w:val="24"/>
                <w:szCs w:val="24"/>
              </w:rPr>
            </w:pPr>
            <w:r>
              <w:rPr>
                <w:rFonts w:eastAsia="仿宋"/>
                <w:bCs/>
                <w:sz w:val="28"/>
                <w:szCs w:val="24"/>
              </w:rPr>
              <w:t>主要完成单位</w:t>
            </w:r>
          </w:p>
        </w:tc>
        <w:tc>
          <w:tcPr>
            <w:tcW w:w="6237" w:type="dxa"/>
            <w:tcBorders>
              <w:left w:val="single" w:sz="4" w:space="0" w:color="auto"/>
            </w:tcBorders>
            <w:vAlign w:val="center"/>
          </w:tcPr>
          <w:p w14:paraId="79AF98F4" w14:textId="77777777" w:rsidR="00A15FB6" w:rsidRPr="00E153D4" w:rsidRDefault="00000000">
            <w:pPr>
              <w:spacing w:line="440" w:lineRule="exact"/>
              <w:jc w:val="left"/>
              <w:rPr>
                <w:rFonts w:eastAsia="仿宋_GB2312"/>
                <w:bCs/>
                <w:sz w:val="24"/>
                <w:szCs w:val="24"/>
              </w:rPr>
            </w:pPr>
            <w:r>
              <w:rPr>
                <w:rFonts w:eastAsia="仿宋_GB2312"/>
                <w:bCs/>
                <w:sz w:val="24"/>
                <w:szCs w:val="24"/>
              </w:rPr>
              <w:t>1.</w:t>
            </w:r>
            <w:r>
              <w:rPr>
                <w:rFonts w:eastAsia="仿宋_GB2312"/>
                <w:bCs/>
                <w:sz w:val="24"/>
                <w:szCs w:val="24"/>
              </w:rPr>
              <w:t>单位名称：</w:t>
            </w:r>
            <w:r w:rsidR="00E153D4">
              <w:rPr>
                <w:rFonts w:eastAsia="仿宋_GB2312" w:hint="eastAsia"/>
                <w:bCs/>
                <w:sz w:val="24"/>
                <w:szCs w:val="24"/>
              </w:rPr>
              <w:t>浙江大学医学院附属第二医院</w:t>
            </w:r>
          </w:p>
        </w:tc>
      </w:tr>
      <w:tr w:rsidR="00A15FB6" w14:paraId="67D04820" w14:textId="77777777">
        <w:trPr>
          <w:trHeight w:val="692"/>
        </w:trPr>
        <w:tc>
          <w:tcPr>
            <w:tcW w:w="2269" w:type="dxa"/>
            <w:vAlign w:val="center"/>
          </w:tcPr>
          <w:p w14:paraId="6D1ADE6C" w14:textId="77777777" w:rsidR="00A15FB6" w:rsidRDefault="00000000">
            <w:pPr>
              <w:jc w:val="center"/>
              <w:rPr>
                <w:rStyle w:val="title1"/>
                <w:rFonts w:eastAsia="仿宋_GB2312"/>
                <w:b w:val="0"/>
                <w:color w:val="auto"/>
                <w:sz w:val="28"/>
                <w:szCs w:val="28"/>
              </w:rPr>
            </w:pPr>
            <w:r>
              <w:rPr>
                <w:rStyle w:val="title1"/>
                <w:rFonts w:eastAsia="仿宋_GB2312"/>
                <w:b w:val="0"/>
                <w:color w:val="auto"/>
                <w:sz w:val="28"/>
                <w:szCs w:val="28"/>
              </w:rPr>
              <w:t>提名单位</w:t>
            </w:r>
          </w:p>
        </w:tc>
        <w:tc>
          <w:tcPr>
            <w:tcW w:w="6237" w:type="dxa"/>
            <w:vAlign w:val="center"/>
          </w:tcPr>
          <w:p w14:paraId="3AD3BB96" w14:textId="77777777" w:rsidR="00A15FB6" w:rsidRDefault="00E153D4">
            <w:pPr>
              <w:contextualSpacing/>
              <w:jc w:val="center"/>
              <w:rPr>
                <w:rStyle w:val="title1"/>
                <w:b w:val="0"/>
                <w:color w:val="auto"/>
              </w:rPr>
            </w:pPr>
            <w:r>
              <w:rPr>
                <w:rStyle w:val="title1"/>
                <w:rFonts w:hint="eastAsia"/>
                <w:b w:val="0"/>
                <w:color w:val="auto"/>
              </w:rPr>
              <w:t>浙江大学</w:t>
            </w:r>
          </w:p>
        </w:tc>
      </w:tr>
      <w:tr w:rsidR="00A15FB6" w14:paraId="5CF370B5" w14:textId="77777777">
        <w:trPr>
          <w:trHeight w:val="3683"/>
        </w:trPr>
        <w:tc>
          <w:tcPr>
            <w:tcW w:w="2269" w:type="dxa"/>
            <w:vAlign w:val="center"/>
          </w:tcPr>
          <w:p w14:paraId="3C6BDD46" w14:textId="77777777" w:rsidR="00A15FB6" w:rsidRDefault="00000000">
            <w:pPr>
              <w:jc w:val="center"/>
              <w:rPr>
                <w:rStyle w:val="title1"/>
                <w:rFonts w:eastAsia="仿宋_GB2312"/>
                <w:b w:val="0"/>
                <w:color w:val="auto"/>
                <w:sz w:val="28"/>
                <w:szCs w:val="28"/>
              </w:rPr>
            </w:pPr>
            <w:r>
              <w:rPr>
                <w:rStyle w:val="title1"/>
                <w:rFonts w:eastAsia="仿宋_GB2312"/>
                <w:b w:val="0"/>
                <w:color w:val="auto"/>
                <w:sz w:val="28"/>
                <w:szCs w:val="28"/>
              </w:rPr>
              <w:lastRenderedPageBreak/>
              <w:t>提名意见</w:t>
            </w:r>
          </w:p>
        </w:tc>
        <w:tc>
          <w:tcPr>
            <w:tcW w:w="6237" w:type="dxa"/>
            <w:vAlign w:val="center"/>
          </w:tcPr>
          <w:p w14:paraId="1114A49E" w14:textId="1F859303" w:rsidR="00245BAA" w:rsidRDefault="001844B1" w:rsidP="00783065">
            <w:pPr>
              <w:spacing w:line="288" w:lineRule="auto"/>
              <w:ind w:firstLineChars="200" w:firstLine="480"/>
              <w:contextualSpacing/>
              <w:rPr>
                <w:rStyle w:val="title1"/>
                <w:rFonts w:eastAsia="仿宋"/>
                <w:b w:val="0"/>
                <w:color w:val="auto"/>
              </w:rPr>
            </w:pPr>
            <w:r>
              <w:rPr>
                <w:rStyle w:val="title1"/>
                <w:rFonts w:eastAsia="仿宋" w:hint="eastAsia"/>
                <w:b w:val="0"/>
                <w:color w:val="auto"/>
              </w:rPr>
              <w:t>针对</w:t>
            </w:r>
            <w:r w:rsidRPr="001844B1">
              <w:rPr>
                <w:rStyle w:val="title1"/>
                <w:rFonts w:eastAsia="仿宋" w:hint="eastAsia"/>
                <w:b w:val="0"/>
                <w:color w:val="auto"/>
              </w:rPr>
              <w:t>骨盆恶性肿瘤早期诊断率低，手术难度大，截肢和致死率高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等</w:t>
            </w:r>
            <w:r w:rsidRPr="001844B1">
              <w:rPr>
                <w:rStyle w:val="title1"/>
                <w:rFonts w:eastAsia="仿宋" w:hint="eastAsia"/>
                <w:b w:val="0"/>
                <w:color w:val="auto"/>
              </w:rPr>
              <w:t>亟待解决的世界难题。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该项目历时十年，</w:t>
            </w:r>
            <w:r w:rsidR="00DB2C30" w:rsidRPr="00DB2C30">
              <w:rPr>
                <w:rStyle w:val="title1"/>
                <w:rFonts w:eastAsia="仿宋" w:hint="eastAsia"/>
                <w:b w:val="0"/>
                <w:color w:val="auto"/>
              </w:rPr>
              <w:t>以临床问题为导向，构建精</w:t>
            </w:r>
            <w:r w:rsidR="00DB2C30">
              <w:rPr>
                <w:rStyle w:val="title1"/>
                <w:rFonts w:eastAsia="仿宋" w:hint="eastAsia"/>
                <w:b w:val="0"/>
                <w:color w:val="auto"/>
              </w:rPr>
              <w:t>准</w:t>
            </w:r>
            <w:r w:rsidR="00DB2C30" w:rsidRPr="00DB2C30">
              <w:rPr>
                <w:rStyle w:val="title1"/>
                <w:rFonts w:eastAsia="仿宋" w:hint="eastAsia"/>
                <w:b w:val="0"/>
                <w:color w:val="auto"/>
              </w:rPr>
              <w:t>诊断新模型，创新手术新模式，开</w:t>
            </w:r>
            <w:r w:rsidR="00DB2C30">
              <w:rPr>
                <w:rStyle w:val="title1"/>
                <w:rFonts w:eastAsia="仿宋" w:hint="eastAsia"/>
                <w:b w:val="0"/>
                <w:color w:val="auto"/>
              </w:rPr>
              <w:t>发</w:t>
            </w:r>
            <w:r w:rsidR="00DB2C30" w:rsidRPr="00DB2C30">
              <w:rPr>
                <w:rStyle w:val="title1"/>
                <w:rFonts w:eastAsia="仿宋" w:hint="eastAsia"/>
                <w:b w:val="0"/>
                <w:color w:val="auto"/>
              </w:rPr>
              <w:t>肿瘤控制新疗法，提高骨盆恶性肿瘤</w:t>
            </w:r>
            <w:r w:rsidR="00DB2C30">
              <w:rPr>
                <w:rStyle w:val="title1"/>
                <w:rFonts w:eastAsia="仿宋" w:hint="eastAsia"/>
                <w:b w:val="0"/>
                <w:color w:val="auto"/>
              </w:rPr>
              <w:t>整体</w:t>
            </w:r>
            <w:r w:rsidR="00DB2C30" w:rsidRPr="00DB2C30">
              <w:rPr>
                <w:rStyle w:val="title1"/>
                <w:rFonts w:eastAsia="仿宋" w:hint="eastAsia"/>
                <w:b w:val="0"/>
                <w:color w:val="auto"/>
              </w:rPr>
              <w:t>诊疗水平</w:t>
            </w:r>
            <w:r w:rsidRPr="001844B1">
              <w:rPr>
                <w:rStyle w:val="title1"/>
                <w:rFonts w:eastAsia="仿宋" w:hint="eastAsia"/>
                <w:b w:val="0"/>
                <w:color w:val="auto"/>
              </w:rPr>
              <w:t>：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①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 xml:space="preserve"> </w:t>
            </w:r>
            <w:bookmarkStart w:id="0" w:name="OLE_LINK4"/>
            <w:r>
              <w:rPr>
                <w:rStyle w:val="title1"/>
                <w:rFonts w:eastAsia="仿宋" w:hint="eastAsia"/>
                <w:b w:val="0"/>
                <w:color w:val="auto"/>
              </w:rPr>
              <w:t>率先</w:t>
            </w:r>
            <w:r w:rsidR="0065766B">
              <w:rPr>
                <w:rStyle w:val="title1"/>
                <w:rFonts w:eastAsia="仿宋" w:hint="eastAsia"/>
                <w:b w:val="0"/>
                <w:color w:val="auto"/>
              </w:rPr>
              <w:t>建立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全国最大</w:t>
            </w:r>
            <w:r w:rsidR="0065766B">
              <w:rPr>
                <w:rStyle w:val="title1"/>
                <w:rFonts w:eastAsia="仿宋" w:hint="eastAsia"/>
                <w:b w:val="0"/>
                <w:color w:val="auto"/>
              </w:rPr>
              <w:t>的</w:t>
            </w:r>
            <w:r w:rsidR="00D54428" w:rsidRPr="00245BAA">
              <w:rPr>
                <w:rStyle w:val="title1"/>
                <w:rFonts w:eastAsia="仿宋"/>
                <w:b w:val="0"/>
                <w:color w:val="auto"/>
              </w:rPr>
              <w:t>标准化骨肿瘤临床样本库</w:t>
            </w:r>
            <w:bookmarkEnd w:id="0"/>
            <w:r w:rsidR="00D54428" w:rsidRPr="00245BAA">
              <w:rPr>
                <w:rStyle w:val="title1"/>
                <w:rFonts w:eastAsia="仿宋"/>
                <w:b w:val="0"/>
                <w:color w:val="auto"/>
              </w:rPr>
              <w:t>和基于多组学</w:t>
            </w:r>
            <w:r w:rsidR="0065766B">
              <w:rPr>
                <w:rStyle w:val="title1"/>
                <w:rFonts w:eastAsia="仿宋" w:hint="eastAsia"/>
                <w:b w:val="0"/>
                <w:color w:val="auto"/>
              </w:rPr>
              <w:t>技术</w:t>
            </w:r>
            <w:r w:rsidR="00D54428" w:rsidRPr="00245BAA">
              <w:rPr>
                <w:rStyle w:val="title1"/>
                <w:rFonts w:eastAsia="仿宋"/>
                <w:b w:val="0"/>
                <w:color w:val="auto"/>
              </w:rPr>
              <w:t>的</w:t>
            </w:r>
            <w:r w:rsidR="00E153D4" w:rsidRPr="00245BAA">
              <w:rPr>
                <w:rStyle w:val="title1"/>
                <w:rFonts w:eastAsia="仿宋"/>
                <w:b w:val="0"/>
                <w:color w:val="auto"/>
              </w:rPr>
              <w:t>骨盆恶性肿瘤精准诊断与生存预测模型</w:t>
            </w:r>
            <w:r w:rsidR="00D54428" w:rsidRPr="00245BAA">
              <w:rPr>
                <w:rStyle w:val="title1"/>
                <w:rFonts w:eastAsia="仿宋"/>
                <w:b w:val="0"/>
                <w:color w:val="auto"/>
              </w:rPr>
              <w:t>；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②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 xml:space="preserve"> </w:t>
            </w:r>
            <w:r w:rsidR="00D54428" w:rsidRPr="00245BAA">
              <w:rPr>
                <w:rStyle w:val="title1"/>
                <w:rFonts w:eastAsia="仿宋"/>
                <w:b w:val="0"/>
                <w:color w:val="auto"/>
              </w:rPr>
              <w:t>原创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3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项精准化骨盆功能重建新术式，</w:t>
            </w:r>
            <w:r w:rsidR="0065766B">
              <w:rPr>
                <w:rStyle w:val="title1"/>
                <w:rFonts w:eastAsia="仿宋" w:hint="eastAsia"/>
                <w:b w:val="0"/>
                <w:color w:val="auto"/>
              </w:rPr>
              <w:t>显著提高骨盆</w:t>
            </w:r>
            <w:r w:rsidR="00DB2C30">
              <w:rPr>
                <w:rStyle w:val="title1"/>
                <w:rFonts w:eastAsia="仿宋" w:hint="eastAsia"/>
                <w:b w:val="0"/>
                <w:color w:val="auto"/>
              </w:rPr>
              <w:t>恶性</w:t>
            </w:r>
            <w:r w:rsidR="0065766B">
              <w:rPr>
                <w:rStyle w:val="title1"/>
                <w:rFonts w:eastAsia="仿宋" w:hint="eastAsia"/>
                <w:b w:val="0"/>
                <w:color w:val="auto"/>
              </w:rPr>
              <w:t>肿瘤保</w:t>
            </w:r>
            <w:r w:rsidR="00DB2C30">
              <w:rPr>
                <w:rStyle w:val="title1"/>
                <w:rFonts w:eastAsia="仿宋" w:hint="eastAsia"/>
                <w:b w:val="0"/>
                <w:color w:val="auto"/>
              </w:rPr>
              <w:t>肢</w:t>
            </w:r>
            <w:r w:rsidR="0065766B">
              <w:rPr>
                <w:rStyle w:val="title1"/>
                <w:rFonts w:eastAsia="仿宋" w:hint="eastAsia"/>
                <w:b w:val="0"/>
                <w:color w:val="auto"/>
              </w:rPr>
              <w:t>率；</w:t>
            </w:r>
            <w:r w:rsidR="00D54428" w:rsidRPr="00245BAA">
              <w:rPr>
                <w:rStyle w:val="title1"/>
                <w:rFonts w:eastAsia="仿宋"/>
                <w:b w:val="0"/>
                <w:color w:val="auto"/>
              </w:rPr>
              <w:t>首创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 xml:space="preserve"> 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“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多米诺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”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序贯治疗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方案和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关节假体脱位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浙二解决方案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，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显著降低骨盆</w:t>
            </w:r>
            <w:r w:rsidR="00DB2C30">
              <w:rPr>
                <w:rStyle w:val="title1"/>
                <w:rFonts w:eastAsia="仿宋" w:hint="eastAsia"/>
                <w:b w:val="0"/>
                <w:color w:val="auto"/>
              </w:rPr>
              <w:t>恶性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肿瘤术后并发症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;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 xml:space="preserve"> 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③首次阐明</w:t>
            </w:r>
            <w:r w:rsidR="00DB2C30">
              <w:rPr>
                <w:rStyle w:val="title1"/>
                <w:rFonts w:eastAsia="仿宋" w:hint="eastAsia"/>
                <w:b w:val="0"/>
                <w:color w:val="auto"/>
              </w:rPr>
              <w:t>骨肉瘤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化疗耐药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和免疫逃逸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新机制</w:t>
            </w:r>
            <w:r w:rsidR="00DB2C30">
              <w:rPr>
                <w:rStyle w:val="title1"/>
                <w:rFonts w:eastAsia="仿宋" w:hint="eastAsia"/>
                <w:b w:val="0"/>
                <w:color w:val="auto"/>
              </w:rPr>
              <w:t>；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全球率先</w:t>
            </w:r>
            <w:r w:rsidR="00E153D4" w:rsidRPr="00245BAA">
              <w:rPr>
                <w:rStyle w:val="title1"/>
                <w:rFonts w:eastAsia="仿宋"/>
                <w:b w:val="0"/>
                <w:color w:val="auto"/>
              </w:rPr>
              <w:t>解析</w:t>
            </w:r>
            <w:r w:rsidR="00DB2C30">
              <w:rPr>
                <w:rStyle w:val="title1"/>
                <w:rFonts w:eastAsia="仿宋" w:hint="eastAsia"/>
                <w:b w:val="0"/>
                <w:color w:val="auto"/>
              </w:rPr>
              <w:t>软骨肉瘤</w:t>
            </w:r>
            <w:r w:rsidR="00E153D4" w:rsidRPr="00245BAA">
              <w:rPr>
                <w:rStyle w:val="title1"/>
                <w:rFonts w:eastAsia="仿宋"/>
                <w:b w:val="0"/>
                <w:color w:val="auto"/>
              </w:rPr>
              <w:t>免疫微环境，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开展全国多中心</w:t>
            </w:r>
            <w:r>
              <w:rPr>
                <w:rStyle w:val="title1"/>
                <w:rFonts w:eastAsia="仿宋" w:hint="eastAsia"/>
                <w:b w:val="0"/>
                <w:color w:val="auto"/>
              </w:rPr>
              <w:t>前瞻性</w:t>
            </w:r>
            <w:r w:rsidR="00245BAA" w:rsidRPr="00245BAA">
              <w:rPr>
                <w:rStyle w:val="title1"/>
                <w:rFonts w:eastAsia="仿宋"/>
                <w:b w:val="0"/>
                <w:color w:val="auto"/>
              </w:rPr>
              <w:t>临床试验，</w:t>
            </w:r>
            <w:r w:rsidR="00E153D4" w:rsidRPr="00245BAA">
              <w:rPr>
                <w:rStyle w:val="title1"/>
                <w:rFonts w:eastAsia="仿宋"/>
                <w:b w:val="0"/>
                <w:color w:val="auto"/>
              </w:rPr>
              <w:t>开创软骨肉瘤内科治疗先河，牵头撰写软骨肉瘤诊疗指南。</w:t>
            </w:r>
          </w:p>
          <w:p w14:paraId="5FFC013C" w14:textId="77777777" w:rsidR="00322A7C" w:rsidRDefault="001844B1" w:rsidP="00783065">
            <w:pPr>
              <w:spacing w:line="288" w:lineRule="auto"/>
              <w:ind w:firstLineChars="200" w:firstLine="480"/>
              <w:contextualSpacing/>
              <w:rPr>
                <w:rStyle w:val="title1"/>
                <w:rFonts w:eastAsia="仿宋"/>
                <w:b w:val="0"/>
                <w:color w:val="auto"/>
              </w:rPr>
            </w:pPr>
            <w:r>
              <w:rPr>
                <w:rStyle w:val="title1"/>
                <w:rFonts w:eastAsia="仿宋" w:hint="eastAsia"/>
                <w:b w:val="0"/>
                <w:color w:val="auto"/>
              </w:rPr>
              <w:t>该项目的部分关键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成果已在全国二十余家大型综合医疗机构进行推广应用，同行反响热烈，显著提高我省骨盆恶性肿瘤整体诊疗水平，</w:t>
            </w:r>
            <w:r w:rsidRPr="001844B1">
              <w:rPr>
                <w:rStyle w:val="title1"/>
                <w:rFonts w:eastAsia="仿宋" w:hint="eastAsia"/>
                <w:b w:val="0"/>
                <w:color w:val="auto"/>
              </w:rPr>
              <w:t>取得显著的社会经济效益。</w:t>
            </w:r>
          </w:p>
          <w:p w14:paraId="61C851B5" w14:textId="77777777" w:rsidR="00A15FB6" w:rsidRPr="00E153D4" w:rsidRDefault="00E153D4" w:rsidP="00783065">
            <w:pPr>
              <w:spacing w:line="288" w:lineRule="auto"/>
              <w:ind w:firstLineChars="200" w:firstLine="480"/>
              <w:contextualSpacing/>
              <w:rPr>
                <w:rStyle w:val="title1"/>
                <w:b w:val="0"/>
                <w:color w:val="auto"/>
                <w:sz w:val="11"/>
                <w:szCs w:val="11"/>
              </w:rPr>
            </w:pPr>
            <w:r w:rsidRPr="00245BAA">
              <w:rPr>
                <w:rStyle w:val="title1"/>
                <w:rFonts w:eastAsia="仿宋"/>
                <w:b w:val="0"/>
                <w:color w:val="auto"/>
              </w:rPr>
              <w:t>该项目在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CNS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子刊、中华骨科杂志等发表论文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1</w:t>
            </w:r>
            <w:r w:rsidR="00245BAA">
              <w:rPr>
                <w:rStyle w:val="title1"/>
                <w:rFonts w:eastAsia="仿宋" w:hint="eastAsia"/>
                <w:b w:val="0"/>
                <w:color w:val="auto"/>
              </w:rPr>
              <w:t>01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篇，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SCI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收录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73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篇，总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IF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：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443.88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，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Nature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等引用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1232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次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 xml:space="preserve">, 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发明专利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7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项，实用新型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2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项，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其中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1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项发明专利，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1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项实用新型专利实现转化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收益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30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万元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。主编和参编著作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3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本，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主办国际会议和学习班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20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余</w:t>
            </w:r>
            <w:r w:rsidR="00322A7C">
              <w:rPr>
                <w:rStyle w:val="title1"/>
                <w:rFonts w:eastAsia="仿宋" w:hint="eastAsia"/>
                <w:b w:val="0"/>
                <w:color w:val="auto"/>
              </w:rPr>
              <w:t>次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，培训专科医师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400</w:t>
            </w:r>
            <w:r w:rsidRPr="00245BAA">
              <w:rPr>
                <w:rStyle w:val="title1"/>
                <w:rFonts w:eastAsia="仿宋"/>
                <w:b w:val="0"/>
                <w:color w:val="auto"/>
              </w:rPr>
              <w:t>余名。</w:t>
            </w:r>
            <w:r w:rsidR="00322A7C" w:rsidRPr="00322A7C">
              <w:rPr>
                <w:rStyle w:val="title1"/>
                <w:rFonts w:eastAsia="仿宋" w:hint="eastAsia"/>
                <w:b w:val="0"/>
                <w:color w:val="auto"/>
              </w:rPr>
              <w:t>该项目成果显著，取得显著的社会经济效益，部分成果处于国际领先水平；因此拟提名该成果为省科学技术进步奖一等奖。</w:t>
            </w:r>
          </w:p>
        </w:tc>
      </w:tr>
    </w:tbl>
    <w:p w14:paraId="0237B570" w14:textId="77777777" w:rsidR="00A15FB6" w:rsidRDefault="00A15FB6">
      <w:pPr>
        <w:adjustRightInd w:val="0"/>
        <w:snapToGrid w:val="0"/>
        <w:spacing w:line="560" w:lineRule="exact"/>
        <w:rPr>
          <w:rFonts w:eastAsia="仿宋_GB2312"/>
          <w:sz w:val="32"/>
          <w:szCs w:val="32"/>
        </w:rPr>
      </w:pPr>
    </w:p>
    <w:p w14:paraId="2E382975" w14:textId="77777777" w:rsidR="00783065" w:rsidRDefault="00322A7C">
      <w:pPr>
        <w:widowControl/>
        <w:jc w:val="left"/>
        <w:rPr>
          <w:rFonts w:eastAsia="仿宋_GB2312"/>
          <w:sz w:val="32"/>
          <w:szCs w:val="32"/>
        </w:rPr>
        <w:sectPr w:rsidR="00783065">
          <w:headerReference w:type="even" r:id="rId8"/>
          <w:headerReference w:type="default" r:id="rId9"/>
          <w:footerReference w:type="default" r:id="rId10"/>
          <w:headerReference w:type="first" r:id="rId11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eastAsia="仿宋_GB2312"/>
          <w:sz w:val="32"/>
          <w:szCs w:val="32"/>
        </w:rPr>
        <w:br w:type="page"/>
      </w:r>
    </w:p>
    <w:p w14:paraId="3B9B47F2" w14:textId="77777777" w:rsidR="00322A7C" w:rsidRDefault="00322A7C">
      <w:pPr>
        <w:widowControl/>
        <w:jc w:val="left"/>
        <w:rPr>
          <w:rFonts w:eastAsia="仿宋_GB2312"/>
          <w:sz w:val="32"/>
          <w:szCs w:val="32"/>
        </w:rPr>
      </w:pPr>
    </w:p>
    <w:p w14:paraId="4F23E29C" w14:textId="12C6D4F6" w:rsidR="00322A7C" w:rsidRPr="00C204F0" w:rsidRDefault="00FC688B" w:rsidP="00783065">
      <w:pPr>
        <w:pStyle w:val="a3"/>
        <w:jc w:val="center"/>
        <w:rPr>
          <w:b/>
          <w:bCs/>
          <w:sz w:val="24"/>
          <w:szCs w:val="22"/>
        </w:rPr>
      </w:pPr>
      <w:r w:rsidRPr="00C204F0">
        <w:rPr>
          <w:rFonts w:hint="eastAsia"/>
          <w:b/>
          <w:bCs/>
          <w:sz w:val="24"/>
          <w:szCs w:val="22"/>
        </w:rPr>
        <w:t>1</w:t>
      </w:r>
      <w:r w:rsidR="00322A7C" w:rsidRPr="00C204F0">
        <w:rPr>
          <w:b/>
          <w:bCs/>
          <w:sz w:val="24"/>
          <w:szCs w:val="22"/>
        </w:rPr>
        <w:t>、主要知识产权和标准规范目录</w:t>
      </w:r>
    </w:p>
    <w:tbl>
      <w:tblPr>
        <w:tblW w:w="1459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05"/>
        <w:gridCol w:w="2577"/>
        <w:gridCol w:w="992"/>
        <w:gridCol w:w="1655"/>
        <w:gridCol w:w="1213"/>
        <w:gridCol w:w="1213"/>
        <w:gridCol w:w="1213"/>
        <w:gridCol w:w="2215"/>
        <w:gridCol w:w="2215"/>
      </w:tblGrid>
      <w:tr w:rsidR="00322A7C" w14:paraId="36C4EE4F" w14:textId="77777777" w:rsidTr="00F34F80">
        <w:trPr>
          <w:trHeight w:val="567"/>
          <w:jc w:val="center"/>
        </w:trPr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B95064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知识产权</w:t>
            </w:r>
          </w:p>
          <w:p w14:paraId="164DDE61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（标准规范）类别</w:t>
            </w:r>
          </w:p>
        </w:tc>
        <w:tc>
          <w:tcPr>
            <w:tcW w:w="2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58DEBE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知识产权（标准规范）具体名称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65FF02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国家</w:t>
            </w:r>
          </w:p>
          <w:p w14:paraId="03F4BD5B" w14:textId="77777777" w:rsidR="00322A7C" w:rsidRDefault="00322A7C" w:rsidP="00F34F80">
            <w:pPr>
              <w:jc w:val="center"/>
              <w:rPr>
                <w:rFonts w:eastAsia="仿宋_GB2312"/>
                <w:bCs/>
                <w:snapToGrid w:val="0"/>
                <w:kern w:val="0"/>
                <w:sz w:val="24"/>
                <w:szCs w:val="21"/>
              </w:rPr>
            </w:pPr>
            <w:r>
              <w:rPr>
                <w:rFonts w:eastAsia="仿宋_GB2312"/>
                <w:bCs/>
                <w:snapToGrid w:val="0"/>
                <w:kern w:val="0"/>
                <w:sz w:val="24"/>
                <w:szCs w:val="21"/>
              </w:rPr>
              <w:t>（地区）</w:t>
            </w:r>
          </w:p>
        </w:tc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11066D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授权号</w:t>
            </w:r>
          </w:p>
          <w:p w14:paraId="2B30708C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（标准规范编号）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5A6261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授权</w:t>
            </w:r>
          </w:p>
          <w:p w14:paraId="327D13EE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（标准发布）</w:t>
            </w:r>
          </w:p>
          <w:p w14:paraId="0372727F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日期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9F2E3A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证书编号（标准规范批准发布部门）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BD5AD5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权利人（标准规范起草单位）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528F93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发明人（标准规范起草人）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5AA6FC" w14:textId="77777777" w:rsidR="00322A7C" w:rsidRDefault="00322A7C" w:rsidP="00F34F80">
            <w:pPr>
              <w:jc w:val="center"/>
              <w:rPr>
                <w:rFonts w:eastAsia="仿宋_GB2312"/>
                <w:sz w:val="24"/>
                <w:szCs w:val="21"/>
              </w:rPr>
            </w:pPr>
            <w:r>
              <w:rPr>
                <w:rFonts w:eastAsia="仿宋_GB2312"/>
                <w:sz w:val="24"/>
                <w:szCs w:val="21"/>
              </w:rPr>
              <w:t>发明专利（标准规范）有效状态</w:t>
            </w:r>
          </w:p>
        </w:tc>
      </w:tr>
      <w:tr w:rsidR="00322A7C" w14:paraId="46123633" w14:textId="77777777" w:rsidTr="00F34F80">
        <w:trPr>
          <w:trHeight w:val="567"/>
          <w:jc w:val="center"/>
        </w:trPr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F72198" w14:textId="4E178310" w:rsidR="00322A7C" w:rsidRDefault="00322A7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发明</w:t>
            </w:r>
            <w:r w:rsidR="006038B3">
              <w:rPr>
                <w:rFonts w:hint="eastAsia"/>
                <w:sz w:val="18"/>
                <w:szCs w:val="18"/>
              </w:rPr>
              <w:t>专利</w:t>
            </w:r>
          </w:p>
        </w:tc>
        <w:tc>
          <w:tcPr>
            <w:tcW w:w="2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D09658" w14:textId="77777777" w:rsidR="00322A7C" w:rsidRDefault="00322A7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一种保留髋臼后柱的全关节切除的假体结构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246471" w14:textId="77777777" w:rsidR="00322A7C" w:rsidRDefault="00322A7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中国</w:t>
            </w:r>
          </w:p>
        </w:tc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2E1EE9" w14:textId="0D96ED70" w:rsidR="00322A7C" w:rsidRDefault="006038B3" w:rsidP="00F34F80">
            <w:pPr>
              <w:rPr>
                <w:sz w:val="18"/>
                <w:szCs w:val="18"/>
              </w:rPr>
            </w:pPr>
            <w:r w:rsidRPr="006038B3">
              <w:rPr>
                <w:sz w:val="18"/>
                <w:szCs w:val="18"/>
              </w:rPr>
              <w:t>ZL202111063390.3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64C502" w14:textId="77777777" w:rsidR="00322A7C" w:rsidRDefault="00322A7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022/10/14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E6BB02" w14:textId="77777777" w:rsidR="00322A7C" w:rsidRDefault="00322A7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5515790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A14167" w14:textId="77777777" w:rsidR="00322A7C" w:rsidRDefault="00322A7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浙江大学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56C1B0" w14:textId="77777777" w:rsidR="00322A7C" w:rsidRDefault="00322A7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叶招明</w:t>
            </w:r>
            <w:r>
              <w:rPr>
                <w:rFonts w:hint="eastAsia"/>
                <w:sz w:val="18"/>
                <w:szCs w:val="18"/>
              </w:rPr>
              <w:t xml:space="preserve">  </w:t>
            </w:r>
            <w:r>
              <w:rPr>
                <w:rFonts w:hint="eastAsia"/>
                <w:sz w:val="18"/>
                <w:szCs w:val="18"/>
              </w:rPr>
              <w:t>严晓波</w:t>
            </w:r>
            <w:r>
              <w:rPr>
                <w:rFonts w:hint="eastAsia"/>
                <w:sz w:val="18"/>
                <w:szCs w:val="18"/>
              </w:rPr>
              <w:t xml:space="preserve">  </w:t>
            </w:r>
            <w:r>
              <w:rPr>
                <w:rFonts w:hint="eastAsia"/>
                <w:sz w:val="18"/>
                <w:szCs w:val="18"/>
              </w:rPr>
              <w:t>林秾</w:t>
            </w:r>
            <w:r>
              <w:rPr>
                <w:rFonts w:hint="eastAsia"/>
                <w:sz w:val="18"/>
                <w:szCs w:val="18"/>
              </w:rPr>
              <w:t xml:space="preserve">  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5182C3" w14:textId="77777777" w:rsidR="00322A7C" w:rsidRDefault="00322A7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有效</w:t>
            </w:r>
          </w:p>
        </w:tc>
      </w:tr>
      <w:tr w:rsidR="00322A7C" w14:paraId="3A77DD45" w14:textId="77777777" w:rsidTr="00F34F80">
        <w:trPr>
          <w:trHeight w:val="567"/>
          <w:jc w:val="center"/>
        </w:trPr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B627AE" w14:textId="44339754" w:rsidR="00322A7C" w:rsidRDefault="0043341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诊疗指南</w:t>
            </w:r>
          </w:p>
        </w:tc>
        <w:tc>
          <w:tcPr>
            <w:tcW w:w="2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1D204B" w14:textId="0DDB254D" w:rsidR="00322A7C" w:rsidRDefault="0043341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软骨肉瘤临床循证诊疗指南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6CAE2A" w14:textId="4F3310FF" w:rsidR="00322A7C" w:rsidRDefault="00E224FD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中国</w:t>
            </w:r>
          </w:p>
        </w:tc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62880E" w14:textId="2F84D07A" w:rsidR="00322A7C" w:rsidRDefault="0043341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095-9958</w:t>
            </w:r>
            <w:r>
              <w:rPr>
                <w:rFonts w:hint="eastAsia"/>
                <w:sz w:val="18"/>
                <w:szCs w:val="18"/>
              </w:rPr>
              <w:t>（</w:t>
            </w:r>
            <w:r>
              <w:rPr>
                <w:rFonts w:hint="eastAsia"/>
                <w:sz w:val="18"/>
                <w:szCs w:val="18"/>
              </w:rPr>
              <w:t>2018</w:t>
            </w:r>
            <w:r>
              <w:rPr>
                <w:rFonts w:hint="eastAsia"/>
                <w:sz w:val="18"/>
                <w:szCs w:val="18"/>
              </w:rPr>
              <w:t>）</w:t>
            </w:r>
            <w:r>
              <w:rPr>
                <w:rFonts w:hint="eastAsia"/>
                <w:sz w:val="18"/>
                <w:szCs w:val="18"/>
              </w:rPr>
              <w:t>04-0302-10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A523C" w14:textId="4DC5531C" w:rsidR="00322A7C" w:rsidRDefault="00E224FD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0</w:t>
            </w:r>
            <w:r w:rsidR="0043341C">
              <w:rPr>
                <w:rFonts w:hint="eastAsia"/>
                <w:sz w:val="18"/>
                <w:szCs w:val="18"/>
              </w:rPr>
              <w:t>18</w:t>
            </w:r>
            <w:r>
              <w:rPr>
                <w:rFonts w:hint="eastAsia"/>
                <w:sz w:val="18"/>
                <w:szCs w:val="18"/>
              </w:rPr>
              <w:t>/0</w:t>
            </w:r>
            <w:r w:rsidR="0043341C">
              <w:rPr>
                <w:rFonts w:hint="eastAsia"/>
                <w:sz w:val="18"/>
                <w:szCs w:val="18"/>
              </w:rPr>
              <w:t>4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0196C6" w14:textId="1C9F8B1C" w:rsidR="00322A7C" w:rsidRDefault="0043341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中国医师协会骨科医师分会骨肿瘤专业委员会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01EEA3" w14:textId="5C4F1149" w:rsidR="00322A7C" w:rsidRDefault="0043341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北京大学人民医院骨肿瘤科；华中科技大学协和医院骨科；上海瑞金医院骨科；浙江大学第二医院骨科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2CD2B6" w14:textId="45AA03CE" w:rsidR="00322A7C" w:rsidRDefault="0043341C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郭卫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>邵增务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>张伟滨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>叶招明</w:t>
            </w: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9C4E62" w14:textId="6F6FB32F" w:rsidR="00322A7C" w:rsidRDefault="00E224FD" w:rsidP="00F34F80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有效</w:t>
            </w:r>
          </w:p>
        </w:tc>
      </w:tr>
      <w:tr w:rsidR="00322A7C" w14:paraId="107667D8" w14:textId="77777777" w:rsidTr="00F34F80">
        <w:trPr>
          <w:trHeight w:val="567"/>
          <w:jc w:val="center"/>
        </w:trPr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70677A" w14:textId="26BBC83A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3E6AC5" w14:textId="0F7F6E6B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92CAEE" w14:textId="2ED07E06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7FCB41" w14:textId="0D87D3AE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A53854" w14:textId="77DDA820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6EE5CC" w14:textId="725311C5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72C9E7" w14:textId="4223CBED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B89A6D" w14:textId="20BB07B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093D03" w14:textId="543C19EA" w:rsidR="00322A7C" w:rsidRDefault="00322A7C" w:rsidP="00F34F80">
            <w:pPr>
              <w:rPr>
                <w:sz w:val="18"/>
                <w:szCs w:val="18"/>
              </w:rPr>
            </w:pPr>
          </w:p>
        </w:tc>
      </w:tr>
      <w:tr w:rsidR="00322A7C" w14:paraId="7CE89939" w14:textId="77777777" w:rsidTr="00B12E2B">
        <w:trPr>
          <w:trHeight w:val="280"/>
          <w:jc w:val="center"/>
        </w:trPr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C0F11A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EE5713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8F4B91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52E771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85DE39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AB1A6E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21D31D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ACE19F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583B52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</w:tr>
      <w:tr w:rsidR="00322A7C" w14:paraId="2E4A6595" w14:textId="77777777" w:rsidTr="00B12E2B">
        <w:trPr>
          <w:trHeight w:val="398"/>
          <w:jc w:val="center"/>
        </w:trPr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4B07C9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76690A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A84EE5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E782C2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8FFE9B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2747A4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F4356C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B237B8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104C43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</w:tr>
      <w:tr w:rsidR="00322A7C" w14:paraId="46AD09D8" w14:textId="77777777" w:rsidTr="00B12E2B">
        <w:trPr>
          <w:trHeight w:val="419"/>
          <w:jc w:val="center"/>
        </w:trPr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27DB49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146C21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84FFBC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53AFA7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868A22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6E2CD8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BB22EC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37AA60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  <w:tc>
          <w:tcPr>
            <w:tcW w:w="22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8FFB6A" w14:textId="77777777" w:rsidR="00322A7C" w:rsidRDefault="00322A7C" w:rsidP="00F34F80">
            <w:pPr>
              <w:rPr>
                <w:sz w:val="18"/>
                <w:szCs w:val="18"/>
              </w:rPr>
            </w:pPr>
          </w:p>
        </w:tc>
      </w:tr>
    </w:tbl>
    <w:p w14:paraId="775F7284" w14:textId="77777777" w:rsidR="00322A7C" w:rsidRDefault="00322A7C" w:rsidP="00322A7C">
      <w:pPr>
        <w:pStyle w:val="a3"/>
      </w:pPr>
    </w:p>
    <w:p w14:paraId="23B923FF" w14:textId="77777777" w:rsidR="00322A7C" w:rsidRDefault="00322A7C" w:rsidP="00322A7C">
      <w:pPr>
        <w:pStyle w:val="a3"/>
      </w:pPr>
    </w:p>
    <w:p w14:paraId="10A6B2CC" w14:textId="77777777" w:rsidR="00322A7C" w:rsidRDefault="00322A7C" w:rsidP="00322A7C">
      <w:pPr>
        <w:widowControl/>
        <w:jc w:val="left"/>
      </w:pPr>
      <w:r>
        <w:br w:type="page"/>
      </w:r>
    </w:p>
    <w:p w14:paraId="662608AF" w14:textId="77777777" w:rsidR="00322A7C" w:rsidRPr="00C204F0" w:rsidRDefault="00783065" w:rsidP="00783065">
      <w:pPr>
        <w:pStyle w:val="a3"/>
        <w:jc w:val="center"/>
        <w:rPr>
          <w:b/>
          <w:bCs/>
          <w:sz w:val="24"/>
          <w:szCs w:val="22"/>
        </w:rPr>
      </w:pPr>
      <w:bookmarkStart w:id="1" w:name="_Hlk173875288"/>
      <w:r w:rsidRPr="00C204F0">
        <w:rPr>
          <w:rFonts w:hint="eastAsia"/>
          <w:b/>
          <w:bCs/>
          <w:sz w:val="24"/>
          <w:szCs w:val="22"/>
        </w:rPr>
        <w:lastRenderedPageBreak/>
        <w:t>2</w:t>
      </w:r>
      <w:r w:rsidR="00322A7C" w:rsidRPr="00C204F0">
        <w:rPr>
          <w:b/>
          <w:bCs/>
          <w:sz w:val="24"/>
          <w:szCs w:val="22"/>
        </w:rPr>
        <w:t>、代表性论文专著目录</w:t>
      </w:r>
    </w:p>
    <w:tbl>
      <w:tblPr>
        <w:tblW w:w="13452" w:type="dxa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4805"/>
        <w:gridCol w:w="5103"/>
        <w:gridCol w:w="1134"/>
        <w:gridCol w:w="1276"/>
        <w:gridCol w:w="1134"/>
      </w:tblGrid>
      <w:tr w:rsidR="00322A7C" w14:paraId="0BE52A2A" w14:textId="77777777" w:rsidTr="001A0824">
        <w:trPr>
          <w:trHeight w:hRule="exact" w:val="1130"/>
          <w:jc w:val="center"/>
        </w:trPr>
        <w:tc>
          <w:tcPr>
            <w:tcW w:w="4805" w:type="dxa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C2813D7" w14:textId="77777777" w:rsidR="00322A7C" w:rsidRDefault="00322A7C" w:rsidP="00F34F80">
            <w:pPr>
              <w:jc w:val="center"/>
              <w:rPr>
                <w:rFonts w:eastAsia="仿宋_GB2312"/>
                <w:sz w:val="24"/>
              </w:rPr>
            </w:pPr>
            <w:r>
              <w:rPr>
                <w:rFonts w:eastAsia="仿宋_GB2312"/>
                <w:sz w:val="24"/>
              </w:rPr>
              <w:t>作</w:t>
            </w:r>
            <w:r>
              <w:rPr>
                <w:rFonts w:eastAsia="仿宋_GB2312"/>
                <w:sz w:val="24"/>
              </w:rPr>
              <w:t xml:space="preserve"> </w:t>
            </w:r>
            <w:r>
              <w:rPr>
                <w:rFonts w:eastAsia="仿宋_GB2312"/>
                <w:sz w:val="24"/>
              </w:rPr>
              <w:t>者</w:t>
            </w:r>
          </w:p>
        </w:tc>
        <w:tc>
          <w:tcPr>
            <w:tcW w:w="5103" w:type="dxa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88DF906" w14:textId="77777777" w:rsidR="00322A7C" w:rsidRDefault="00322A7C" w:rsidP="00F34F80">
            <w:pPr>
              <w:jc w:val="center"/>
              <w:rPr>
                <w:rFonts w:eastAsia="仿宋_GB2312"/>
                <w:sz w:val="24"/>
              </w:rPr>
            </w:pPr>
            <w:r>
              <w:rPr>
                <w:rFonts w:eastAsia="仿宋_GB2312"/>
                <w:sz w:val="24"/>
              </w:rPr>
              <w:t>论文专著名称</w:t>
            </w:r>
            <w:r>
              <w:rPr>
                <w:rFonts w:eastAsia="仿宋_GB2312"/>
                <w:sz w:val="24"/>
              </w:rPr>
              <w:t>/</w:t>
            </w:r>
            <w:r>
              <w:rPr>
                <w:rFonts w:eastAsia="仿宋_GB2312"/>
                <w:sz w:val="24"/>
              </w:rPr>
              <w:t>刊物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970D75" w14:textId="77777777" w:rsidR="00322A7C" w:rsidRDefault="00322A7C" w:rsidP="00F34F80">
            <w:pPr>
              <w:jc w:val="center"/>
              <w:rPr>
                <w:rFonts w:eastAsia="仿宋_GB2312"/>
                <w:sz w:val="24"/>
              </w:rPr>
            </w:pPr>
            <w:r>
              <w:rPr>
                <w:rFonts w:eastAsia="仿宋_GB2312"/>
                <w:sz w:val="24"/>
              </w:rPr>
              <w:t>年卷</w:t>
            </w:r>
          </w:p>
          <w:p w14:paraId="42EC16C6" w14:textId="77777777" w:rsidR="00322A7C" w:rsidRDefault="00322A7C" w:rsidP="00F34F80">
            <w:pPr>
              <w:jc w:val="center"/>
              <w:rPr>
                <w:rFonts w:eastAsia="仿宋_GB2312"/>
                <w:szCs w:val="21"/>
              </w:rPr>
            </w:pPr>
            <w:r>
              <w:rPr>
                <w:rFonts w:eastAsia="仿宋_GB2312"/>
                <w:sz w:val="24"/>
              </w:rPr>
              <w:t>页码</w:t>
            </w:r>
          </w:p>
        </w:tc>
        <w:tc>
          <w:tcPr>
            <w:tcW w:w="1276" w:type="dxa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327887" w14:textId="77777777" w:rsidR="00322A7C" w:rsidRDefault="00322A7C" w:rsidP="00F34F80">
            <w:pPr>
              <w:jc w:val="center"/>
              <w:rPr>
                <w:rFonts w:eastAsia="仿宋_GB2312"/>
                <w:sz w:val="24"/>
              </w:rPr>
            </w:pPr>
            <w:r>
              <w:rPr>
                <w:rFonts w:eastAsia="仿宋_GB2312"/>
                <w:sz w:val="24"/>
              </w:rPr>
              <w:t>发表</w:t>
            </w:r>
          </w:p>
          <w:p w14:paraId="0946C1A4" w14:textId="77777777" w:rsidR="00322A7C" w:rsidRDefault="00322A7C" w:rsidP="00F34F80">
            <w:pPr>
              <w:jc w:val="center"/>
              <w:rPr>
                <w:rFonts w:eastAsia="仿宋_GB2312"/>
                <w:sz w:val="24"/>
              </w:rPr>
            </w:pPr>
            <w:r>
              <w:rPr>
                <w:rFonts w:eastAsia="仿宋_GB2312"/>
                <w:sz w:val="24"/>
              </w:rPr>
              <w:t>时间</w:t>
            </w:r>
          </w:p>
          <w:p w14:paraId="7A7F67F2" w14:textId="77777777" w:rsidR="00322A7C" w:rsidRDefault="00322A7C" w:rsidP="00F34F80">
            <w:pPr>
              <w:jc w:val="center"/>
              <w:rPr>
                <w:rFonts w:eastAsia="仿宋_GB2312"/>
                <w:sz w:val="24"/>
              </w:rPr>
            </w:pPr>
            <w:r>
              <w:rPr>
                <w:rFonts w:eastAsia="仿宋_GB2312"/>
                <w:sz w:val="24"/>
              </w:rPr>
              <w:t>（年、月）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C3B809" w14:textId="77777777" w:rsidR="00322A7C" w:rsidRDefault="00322A7C" w:rsidP="00F34F80">
            <w:pPr>
              <w:jc w:val="center"/>
              <w:rPr>
                <w:rFonts w:eastAsia="仿宋_GB2312"/>
                <w:sz w:val="24"/>
              </w:rPr>
            </w:pPr>
            <w:r>
              <w:rPr>
                <w:rFonts w:eastAsia="仿宋_GB2312"/>
                <w:sz w:val="24"/>
              </w:rPr>
              <w:t>他引</w:t>
            </w:r>
          </w:p>
          <w:p w14:paraId="6377F454" w14:textId="77777777" w:rsidR="00322A7C" w:rsidRDefault="00322A7C" w:rsidP="00F34F80">
            <w:pPr>
              <w:jc w:val="center"/>
              <w:rPr>
                <w:rFonts w:eastAsia="仿宋_GB2312"/>
                <w:sz w:val="24"/>
              </w:rPr>
            </w:pPr>
            <w:r>
              <w:rPr>
                <w:rFonts w:eastAsia="仿宋_GB2312"/>
                <w:sz w:val="24"/>
              </w:rPr>
              <w:t>总次数</w:t>
            </w:r>
          </w:p>
        </w:tc>
      </w:tr>
      <w:tr w:rsidR="00322A7C" w14:paraId="75996214" w14:textId="77777777" w:rsidTr="001A0824">
        <w:trPr>
          <w:trHeight w:hRule="exact" w:val="1542"/>
          <w:jc w:val="center"/>
        </w:trPr>
        <w:tc>
          <w:tcPr>
            <w:tcW w:w="4805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18F3318" w14:textId="7D603798" w:rsidR="00322A7C" w:rsidRDefault="002E15C0" w:rsidP="00F34F80">
            <w:pPr>
              <w:rPr>
                <w:szCs w:val="21"/>
              </w:rPr>
            </w:pPr>
            <w:r w:rsidRPr="002E15C0">
              <w:rPr>
                <w:szCs w:val="21"/>
              </w:rPr>
              <w:t xml:space="preserve">Yan Wu , Lei Xu, Pengfei Yang , Nong Lin , Xin Huang , Weibo Pan , </w:t>
            </w:r>
            <w:proofErr w:type="spellStart"/>
            <w:r w:rsidRPr="002E15C0">
              <w:rPr>
                <w:szCs w:val="21"/>
              </w:rPr>
              <w:t>Hengyuan</w:t>
            </w:r>
            <w:proofErr w:type="spellEnd"/>
            <w:r w:rsidRPr="002E15C0">
              <w:rPr>
                <w:szCs w:val="21"/>
              </w:rPr>
              <w:t xml:space="preserve"> Li , Peng Lin , </w:t>
            </w:r>
            <w:proofErr w:type="spellStart"/>
            <w:r w:rsidRPr="002E15C0">
              <w:rPr>
                <w:szCs w:val="21"/>
              </w:rPr>
              <w:t>Binghao</w:t>
            </w:r>
            <w:proofErr w:type="spellEnd"/>
            <w:r w:rsidRPr="002E15C0">
              <w:rPr>
                <w:szCs w:val="21"/>
              </w:rPr>
              <w:t xml:space="preserve"> Li , </w:t>
            </w:r>
            <w:proofErr w:type="spellStart"/>
            <w:r w:rsidRPr="002E15C0">
              <w:rPr>
                <w:szCs w:val="21"/>
              </w:rPr>
              <w:t>Varitsara</w:t>
            </w:r>
            <w:proofErr w:type="spellEnd"/>
            <w:r w:rsidRPr="002E15C0">
              <w:rPr>
                <w:szCs w:val="21"/>
              </w:rPr>
              <w:t xml:space="preserve"> </w:t>
            </w:r>
            <w:proofErr w:type="spellStart"/>
            <w:r w:rsidRPr="002E15C0">
              <w:rPr>
                <w:szCs w:val="21"/>
              </w:rPr>
              <w:t>Bunpetch</w:t>
            </w:r>
            <w:proofErr w:type="spellEnd"/>
            <w:r w:rsidRPr="002E15C0">
              <w:rPr>
                <w:szCs w:val="21"/>
              </w:rPr>
              <w:t xml:space="preserve"> , Chen Luo , </w:t>
            </w:r>
            <w:proofErr w:type="spellStart"/>
            <w:r w:rsidRPr="002E15C0">
              <w:rPr>
                <w:szCs w:val="21"/>
              </w:rPr>
              <w:t>Yangkang</w:t>
            </w:r>
            <w:proofErr w:type="spellEnd"/>
            <w:r w:rsidRPr="002E15C0">
              <w:rPr>
                <w:szCs w:val="21"/>
              </w:rPr>
              <w:t xml:space="preserve"> Jiang , </w:t>
            </w:r>
            <w:proofErr w:type="spellStart"/>
            <w:r w:rsidRPr="002E15C0">
              <w:rPr>
                <w:szCs w:val="21"/>
              </w:rPr>
              <w:t>Disheng</w:t>
            </w:r>
            <w:proofErr w:type="spellEnd"/>
            <w:r w:rsidRPr="002E15C0">
              <w:rPr>
                <w:szCs w:val="21"/>
              </w:rPr>
              <w:t xml:space="preserve"> Yang, Mi Huang , </w:t>
            </w:r>
            <w:proofErr w:type="spellStart"/>
            <w:r w:rsidRPr="002E15C0">
              <w:rPr>
                <w:szCs w:val="21"/>
              </w:rPr>
              <w:t>Tianye</w:t>
            </w:r>
            <w:proofErr w:type="spellEnd"/>
            <w:r w:rsidRPr="002E15C0">
              <w:rPr>
                <w:szCs w:val="21"/>
              </w:rPr>
              <w:t xml:space="preserve"> Niu , </w:t>
            </w:r>
            <w:proofErr w:type="spellStart"/>
            <w:r w:rsidRPr="002E15C0">
              <w:rPr>
                <w:szCs w:val="21"/>
              </w:rPr>
              <w:t>Zhaoming</w:t>
            </w:r>
            <w:proofErr w:type="spellEnd"/>
            <w:r w:rsidRPr="002E15C0">
              <w:rPr>
                <w:szCs w:val="21"/>
              </w:rPr>
              <w:t xml:space="preserve"> Ye</w:t>
            </w:r>
          </w:p>
        </w:tc>
        <w:tc>
          <w:tcPr>
            <w:tcW w:w="510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DA81582" w14:textId="77777777" w:rsidR="00322A7C" w:rsidRDefault="00322A7C" w:rsidP="00F34F80">
            <w:pPr>
              <w:rPr>
                <w:szCs w:val="21"/>
              </w:rPr>
            </w:pPr>
            <w:bookmarkStart w:id="2" w:name="_Hlk173604117"/>
            <w:bookmarkStart w:id="3" w:name="OLE_LINK1"/>
            <w:r>
              <w:rPr>
                <w:szCs w:val="21"/>
              </w:rPr>
              <w:t>Survival Prediction in High-grade Osteosarcoma Using Radiomics of Diagnostic Computed Tomography</w:t>
            </w:r>
            <w:bookmarkEnd w:id="2"/>
            <w:r>
              <w:rPr>
                <w:rFonts w:hint="eastAsia"/>
                <w:szCs w:val="21"/>
              </w:rPr>
              <w:t>/</w:t>
            </w:r>
            <w:proofErr w:type="spellStart"/>
            <w:r>
              <w:rPr>
                <w:szCs w:val="21"/>
              </w:rPr>
              <w:t>E</w:t>
            </w:r>
            <w:r>
              <w:rPr>
                <w:rFonts w:hint="eastAsia"/>
                <w:szCs w:val="21"/>
              </w:rPr>
              <w:t>biomedicine</w:t>
            </w:r>
            <w:bookmarkEnd w:id="3"/>
            <w:proofErr w:type="spellEnd"/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44DE462" w14:textId="66958777" w:rsidR="00322A7C" w:rsidRDefault="00517C55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018</w:t>
            </w:r>
            <w:r>
              <w:rPr>
                <w:rFonts w:hint="eastAsia"/>
                <w:szCs w:val="21"/>
              </w:rPr>
              <w:t>；</w:t>
            </w:r>
            <w:r>
              <w:rPr>
                <w:rFonts w:hint="eastAsia"/>
                <w:szCs w:val="21"/>
              </w:rPr>
              <w:t>34</w:t>
            </w:r>
            <w:r>
              <w:rPr>
                <w:rFonts w:hint="eastAsia"/>
                <w:szCs w:val="21"/>
              </w:rPr>
              <w:t>；</w:t>
            </w:r>
            <w:r>
              <w:rPr>
                <w:rFonts w:hint="eastAsia"/>
                <w:szCs w:val="21"/>
              </w:rPr>
              <w:t>27-34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B3F5A5E" w14:textId="77777777" w:rsidR="00322A7C" w:rsidRDefault="00322A7C" w:rsidP="00F34F80">
            <w:pPr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2018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87AAF06" w14:textId="64AA0CDD" w:rsidR="00322A7C" w:rsidRDefault="00B12E2B" w:rsidP="00F34F80">
            <w:pPr>
              <w:rPr>
                <w:sz w:val="24"/>
              </w:rPr>
            </w:pPr>
            <w:r>
              <w:rPr>
                <w:rFonts w:hint="eastAsia"/>
                <w:sz w:val="24"/>
              </w:rPr>
              <w:t>69</w:t>
            </w:r>
          </w:p>
        </w:tc>
      </w:tr>
      <w:tr w:rsidR="00322A7C" w14:paraId="5F51BDEE" w14:textId="77777777" w:rsidTr="001A0824">
        <w:trPr>
          <w:trHeight w:hRule="exact" w:val="1705"/>
          <w:jc w:val="center"/>
        </w:trPr>
        <w:tc>
          <w:tcPr>
            <w:tcW w:w="4805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8547E7F" w14:textId="4530819C" w:rsidR="00322A7C" w:rsidRDefault="002E15C0" w:rsidP="00F34F80">
            <w:pPr>
              <w:rPr>
                <w:szCs w:val="21"/>
              </w:rPr>
            </w:pPr>
            <w:r w:rsidRPr="002E15C0">
              <w:rPr>
                <w:szCs w:val="21"/>
              </w:rPr>
              <w:t xml:space="preserve">Li, </w:t>
            </w:r>
            <w:proofErr w:type="spellStart"/>
            <w:r w:rsidRPr="002E15C0">
              <w:rPr>
                <w:szCs w:val="21"/>
              </w:rPr>
              <w:t>Binghao</w:t>
            </w:r>
            <w:proofErr w:type="spellEnd"/>
            <w:r w:rsidRPr="002E15C0">
              <w:rPr>
                <w:szCs w:val="21"/>
              </w:rPr>
              <w:t xml:space="preserve">, </w:t>
            </w:r>
            <w:proofErr w:type="spellStart"/>
            <w:r w:rsidRPr="002E15C0">
              <w:rPr>
                <w:szCs w:val="21"/>
              </w:rPr>
              <w:t>Guoqi</w:t>
            </w:r>
            <w:proofErr w:type="spellEnd"/>
            <w:r w:rsidRPr="002E15C0">
              <w:rPr>
                <w:szCs w:val="21"/>
              </w:rPr>
              <w:t xml:space="preserve"> Li, Xiaobo Yan, Dan Zhu, Patrick P Lin, Zenan Wang, Hao Qu, </w:t>
            </w:r>
            <w:proofErr w:type="spellStart"/>
            <w:r w:rsidRPr="002E15C0">
              <w:rPr>
                <w:szCs w:val="21"/>
              </w:rPr>
              <w:t>Xuexin</w:t>
            </w:r>
            <w:proofErr w:type="spellEnd"/>
            <w:r w:rsidRPr="002E15C0">
              <w:rPr>
                <w:szCs w:val="21"/>
              </w:rPr>
              <w:t xml:space="preserve"> He, </w:t>
            </w:r>
            <w:proofErr w:type="spellStart"/>
            <w:r w:rsidRPr="002E15C0">
              <w:rPr>
                <w:szCs w:val="21"/>
              </w:rPr>
              <w:t>Yanbiao</w:t>
            </w:r>
            <w:proofErr w:type="spellEnd"/>
            <w:r w:rsidRPr="002E15C0">
              <w:rPr>
                <w:szCs w:val="21"/>
              </w:rPr>
              <w:t xml:space="preserve"> Fu, </w:t>
            </w:r>
            <w:proofErr w:type="spellStart"/>
            <w:r w:rsidRPr="002E15C0">
              <w:rPr>
                <w:szCs w:val="21"/>
              </w:rPr>
              <w:t>Xiuliang</w:t>
            </w:r>
            <w:proofErr w:type="spellEnd"/>
            <w:r w:rsidRPr="002E15C0">
              <w:rPr>
                <w:szCs w:val="21"/>
              </w:rPr>
              <w:t xml:space="preserve"> Zhu, Peng Lin, Jiangnan Zhang, </w:t>
            </w:r>
            <w:proofErr w:type="spellStart"/>
            <w:r w:rsidRPr="002E15C0">
              <w:rPr>
                <w:szCs w:val="21"/>
              </w:rPr>
              <w:t>Xiaoya</w:t>
            </w:r>
            <w:proofErr w:type="spellEnd"/>
            <w:r w:rsidRPr="002E15C0">
              <w:rPr>
                <w:szCs w:val="21"/>
              </w:rPr>
              <w:t xml:space="preserve"> Li, Hui Dai, </w:t>
            </w:r>
            <w:proofErr w:type="spellStart"/>
            <w:r w:rsidRPr="002E15C0">
              <w:rPr>
                <w:szCs w:val="21"/>
              </w:rPr>
              <w:t>Huabiao</w:t>
            </w:r>
            <w:proofErr w:type="spellEnd"/>
            <w:r w:rsidRPr="002E15C0">
              <w:rPr>
                <w:szCs w:val="21"/>
              </w:rPr>
              <w:t xml:space="preserve"> Chen, Mark C </w:t>
            </w:r>
            <w:proofErr w:type="spellStart"/>
            <w:r w:rsidRPr="002E15C0">
              <w:rPr>
                <w:szCs w:val="21"/>
              </w:rPr>
              <w:t>Poznansky</w:t>
            </w:r>
            <w:proofErr w:type="spellEnd"/>
            <w:r w:rsidRPr="002E15C0">
              <w:rPr>
                <w:szCs w:val="21"/>
              </w:rPr>
              <w:t xml:space="preserve">, Nong Lin, and </w:t>
            </w:r>
            <w:proofErr w:type="spellStart"/>
            <w:r w:rsidRPr="002E15C0">
              <w:rPr>
                <w:szCs w:val="21"/>
              </w:rPr>
              <w:t>Zhaoming</w:t>
            </w:r>
            <w:proofErr w:type="spellEnd"/>
            <w:r w:rsidRPr="002E15C0">
              <w:rPr>
                <w:szCs w:val="21"/>
              </w:rPr>
              <w:t xml:space="preserve"> Ye.</w:t>
            </w:r>
          </w:p>
        </w:tc>
        <w:tc>
          <w:tcPr>
            <w:tcW w:w="510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C8590E5" w14:textId="77777777" w:rsidR="00322A7C" w:rsidRDefault="00322A7C" w:rsidP="00F34F80">
            <w:pPr>
              <w:rPr>
                <w:szCs w:val="21"/>
              </w:rPr>
            </w:pPr>
            <w:r>
              <w:rPr>
                <w:szCs w:val="21"/>
              </w:rPr>
              <w:t>Multi-omics Profiling Reveals Immune Classification and Suggests Immunotherapy Candidates for Conventional Chondrosarcoma</w:t>
            </w:r>
            <w:r>
              <w:rPr>
                <w:rFonts w:hint="eastAsia"/>
                <w:szCs w:val="21"/>
              </w:rPr>
              <w:t>/</w:t>
            </w:r>
            <w:r>
              <w:rPr>
                <w:szCs w:val="21"/>
              </w:rPr>
              <w:t xml:space="preserve"> Clin Cancer Res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B149B53" w14:textId="3BAD6E05" w:rsidR="00322A7C" w:rsidRDefault="00517C55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021</w:t>
            </w:r>
            <w:r>
              <w:rPr>
                <w:rFonts w:hint="eastAsia"/>
                <w:szCs w:val="21"/>
              </w:rPr>
              <w:t>；</w:t>
            </w:r>
            <w:r>
              <w:rPr>
                <w:rFonts w:hint="eastAsia"/>
                <w:szCs w:val="21"/>
              </w:rPr>
              <w:t>2</w:t>
            </w:r>
            <w:r w:rsidR="0024428B">
              <w:rPr>
                <w:rFonts w:hint="eastAsia"/>
                <w:szCs w:val="21"/>
              </w:rPr>
              <w:t>7</w:t>
            </w:r>
            <w:r>
              <w:rPr>
                <w:rFonts w:hint="eastAsia"/>
                <w:szCs w:val="21"/>
              </w:rPr>
              <w:t>（</w:t>
            </w:r>
            <w:r>
              <w:rPr>
                <w:rFonts w:hint="eastAsia"/>
                <w:szCs w:val="21"/>
              </w:rPr>
              <w:t>2</w:t>
            </w:r>
            <w:r w:rsidR="0024428B">
              <w:rPr>
                <w:rFonts w:hint="eastAsia"/>
                <w:szCs w:val="21"/>
              </w:rPr>
              <w:t>3</w:t>
            </w:r>
            <w:r>
              <w:rPr>
                <w:rFonts w:hint="eastAsia"/>
                <w:szCs w:val="21"/>
              </w:rPr>
              <w:t>）；</w:t>
            </w:r>
            <w:r>
              <w:rPr>
                <w:rFonts w:hint="eastAsia"/>
                <w:szCs w:val="21"/>
              </w:rPr>
              <w:t>6543-6558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0979BFD" w14:textId="77777777" w:rsidR="00322A7C" w:rsidRDefault="00322A7C" w:rsidP="00F34F80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2021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34814C5" w14:textId="5769D07C" w:rsidR="00322A7C" w:rsidRDefault="00B12E2B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5</w:t>
            </w:r>
          </w:p>
        </w:tc>
      </w:tr>
      <w:tr w:rsidR="00322A7C" w14:paraId="474A3414" w14:textId="77777777" w:rsidTr="001A0824">
        <w:trPr>
          <w:trHeight w:hRule="exact" w:val="1134"/>
          <w:jc w:val="center"/>
        </w:trPr>
        <w:tc>
          <w:tcPr>
            <w:tcW w:w="4805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DF030AC" w14:textId="3AC66529" w:rsidR="00322A7C" w:rsidRDefault="003371BA" w:rsidP="00F34F80">
            <w:pPr>
              <w:rPr>
                <w:szCs w:val="21"/>
              </w:rPr>
            </w:pPr>
            <w:r w:rsidRPr="003371BA">
              <w:rPr>
                <w:szCs w:val="21"/>
              </w:rPr>
              <w:t xml:space="preserve">Lin, Nong, </w:t>
            </w:r>
            <w:proofErr w:type="spellStart"/>
            <w:r w:rsidRPr="003371BA">
              <w:rPr>
                <w:szCs w:val="21"/>
              </w:rPr>
              <w:t>Hengyuan</w:t>
            </w:r>
            <w:proofErr w:type="spellEnd"/>
            <w:r w:rsidRPr="003371BA">
              <w:rPr>
                <w:szCs w:val="21"/>
              </w:rPr>
              <w:t xml:space="preserve"> Li, </w:t>
            </w:r>
            <w:proofErr w:type="spellStart"/>
            <w:r w:rsidRPr="003371BA">
              <w:rPr>
                <w:szCs w:val="21"/>
              </w:rPr>
              <w:t>Weixu</w:t>
            </w:r>
            <w:proofErr w:type="spellEnd"/>
            <w:r w:rsidRPr="003371BA">
              <w:rPr>
                <w:szCs w:val="21"/>
              </w:rPr>
              <w:t xml:space="preserve"> Li, Xin Huang, Meng Liu, Xiaobo Yan, Weibo Pan, </w:t>
            </w:r>
            <w:proofErr w:type="spellStart"/>
            <w:r w:rsidRPr="003371BA">
              <w:rPr>
                <w:szCs w:val="21"/>
              </w:rPr>
              <w:t>Disheng</w:t>
            </w:r>
            <w:proofErr w:type="spellEnd"/>
            <w:r w:rsidRPr="003371BA">
              <w:rPr>
                <w:szCs w:val="21"/>
              </w:rPr>
              <w:t xml:space="preserve"> Yang, and </w:t>
            </w:r>
            <w:proofErr w:type="spellStart"/>
            <w:r w:rsidRPr="003371BA">
              <w:rPr>
                <w:szCs w:val="21"/>
              </w:rPr>
              <w:t>Zhaoming</w:t>
            </w:r>
            <w:proofErr w:type="spellEnd"/>
            <w:r w:rsidRPr="003371BA">
              <w:rPr>
                <w:szCs w:val="21"/>
              </w:rPr>
              <w:t xml:space="preserve"> Ye.</w:t>
            </w:r>
          </w:p>
        </w:tc>
        <w:tc>
          <w:tcPr>
            <w:tcW w:w="510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2880ED3" w14:textId="1137667F" w:rsidR="00322A7C" w:rsidRDefault="003371BA" w:rsidP="00F34F80">
            <w:pPr>
              <w:rPr>
                <w:szCs w:val="21"/>
              </w:rPr>
            </w:pPr>
            <w:r w:rsidRPr="003371BA">
              <w:rPr>
                <w:szCs w:val="21"/>
              </w:rPr>
              <w:t xml:space="preserve">Upshifting the Ipsilateral Proximal Femur May Provide Satisfactory Reconstruction of Periacetabular Pelvic Bone Defects After Tumor Resection </w: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Lin&lt;/Author&gt;&lt;Year&gt;2018&lt;/Year&gt;&lt;RecNum&gt;3632&lt;/RecNum&gt;&lt;record&gt;&lt;rec-number&gt;3632&lt;/rec-number&gt;&lt;foreign-keys&gt;&lt;key app="EN" db-id="vxwvf0wd7xrt55e2pzrp0d2svvs0z92ssda0" timestamp="1670551202"&gt;3632&lt;/key&gt;&lt;/foreign-keys&gt;&lt;ref-type name="Journal Article"&gt;17&lt;/ref-type&gt;&lt;contributors&gt;&lt;authors&gt;&lt;author&gt;Nong Lin&lt;/author&gt;&lt;author&gt;Hengyuan Li&lt;/author&gt;&lt;author&gt;Weixu Li&lt;/author&gt;&lt;author&gt;Xin Huang&lt;/author&gt;&lt;author&gt;Meng Liu&lt;/author&gt;&lt;author&gt;Xiaobo Yan&lt;/author&gt;&lt;author&gt;Weibo Pan&lt;/author&gt;&lt;author&gt;Disheng Yang&lt;/author&gt;&lt;author&gt;Zhaoming Ye&lt;/author&gt;&lt;/authors&gt;&lt;/contributors&gt;&lt;titles&gt;&lt;title&gt;Upshifting the Ipsilateral Proximal Femur May Provide Satisfactory Reconstruction of Periacetabular Pelvic Bone Defects After Tumor Resection&lt;/title&gt;&lt;secondary-title&gt;Clinical orthopaedics and related research&lt;/secondary-title&gt;&lt;/titles&gt;&lt;periodical&gt;&lt;full-title&gt;Clinical orthopaedics and related research&lt;/full-title&gt;&lt;/periodical&gt;&lt;pages&gt;1762-1770&lt;/pages&gt;&lt;volume&gt;476&lt;/volume&gt;&lt;number&gt;9&lt;/number&gt;&lt;dates&gt;&lt;year&gt;2018&lt;/year&gt;&lt;pub-dates&gt;&lt;date&gt;2018 09&lt;/date&gt;&lt;/pub-dates&gt;&lt;/dates&gt;&lt;label&gt;30794213&lt;/label&gt;&lt;urls&gt;&lt;related-urls&gt;&lt;url&gt;https://www.ncbi.nlm.nih.gov/pubmed/30794213&lt;/url&gt;&lt;/related-urls&gt;&lt;/urls&gt;&lt;electronic-resource-num&gt;10.1007/s11999.0000000000000165&lt;/electronic-resource-num&gt;&lt;/record&gt;&lt;/Cite&gt;&lt;/EndNote&gt;</w:instrText>
            </w:r>
            <w:r w:rsidR="00000000">
              <w:rPr>
                <w:szCs w:val="21"/>
              </w:rPr>
              <w:fldChar w:fldCharType="separate"/>
            </w:r>
            <w:r>
              <w:rPr>
                <w:szCs w:val="21"/>
              </w:rPr>
              <w:fldChar w:fldCharType="end"/>
            </w:r>
            <w:r w:rsidR="00322A7C">
              <w:rPr>
                <w:rFonts w:hint="eastAsia"/>
                <w:szCs w:val="21"/>
              </w:rPr>
              <w:t>/</w:t>
            </w:r>
            <w:r w:rsidR="00322A7C">
              <w:t xml:space="preserve"> </w:t>
            </w:r>
            <w:r w:rsidR="00322A7C">
              <w:rPr>
                <w:szCs w:val="21"/>
              </w:rPr>
              <w:t xml:space="preserve">Clin </w:t>
            </w:r>
            <w:proofErr w:type="spellStart"/>
            <w:r w:rsidR="00322A7C">
              <w:rPr>
                <w:szCs w:val="21"/>
              </w:rPr>
              <w:t>Orthop</w:t>
            </w:r>
            <w:proofErr w:type="spellEnd"/>
            <w:r w:rsidR="00322A7C">
              <w:rPr>
                <w:szCs w:val="21"/>
              </w:rPr>
              <w:t xml:space="preserve"> </w:t>
            </w:r>
            <w:proofErr w:type="spellStart"/>
            <w:r w:rsidR="00322A7C">
              <w:rPr>
                <w:szCs w:val="21"/>
              </w:rPr>
              <w:t>Relat</w:t>
            </w:r>
            <w:proofErr w:type="spellEnd"/>
            <w:r w:rsidR="00322A7C">
              <w:rPr>
                <w:szCs w:val="21"/>
              </w:rPr>
              <w:t xml:space="preserve"> Res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8AD946A" w14:textId="3CC28806" w:rsidR="00322A7C" w:rsidRDefault="00517C55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018</w:t>
            </w:r>
            <w:r>
              <w:rPr>
                <w:rFonts w:hint="eastAsia"/>
                <w:szCs w:val="21"/>
              </w:rPr>
              <w:t>；</w:t>
            </w:r>
            <w:r w:rsidR="0024428B">
              <w:rPr>
                <w:rFonts w:hint="eastAsia"/>
                <w:szCs w:val="21"/>
              </w:rPr>
              <w:t>476</w:t>
            </w:r>
            <w:r>
              <w:rPr>
                <w:rFonts w:hint="eastAsia"/>
                <w:szCs w:val="21"/>
              </w:rPr>
              <w:t>（</w:t>
            </w:r>
            <w:r w:rsidR="0024428B">
              <w:rPr>
                <w:rFonts w:hint="eastAsia"/>
                <w:szCs w:val="21"/>
              </w:rPr>
              <w:t>9</w:t>
            </w:r>
            <w:r>
              <w:rPr>
                <w:rFonts w:hint="eastAsia"/>
                <w:szCs w:val="21"/>
              </w:rPr>
              <w:t>）；</w:t>
            </w:r>
            <w:r>
              <w:rPr>
                <w:rFonts w:hint="eastAsia"/>
                <w:szCs w:val="21"/>
              </w:rPr>
              <w:t>1762-1770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6235F3A" w14:textId="77777777" w:rsidR="00322A7C" w:rsidRDefault="00322A7C" w:rsidP="00F34F80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2018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609212B" w14:textId="10B49A97" w:rsidR="00322A7C" w:rsidRDefault="00B12E2B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6</w:t>
            </w:r>
          </w:p>
        </w:tc>
      </w:tr>
      <w:tr w:rsidR="00322A7C" w14:paraId="6435D1C1" w14:textId="77777777" w:rsidTr="001A0824">
        <w:trPr>
          <w:trHeight w:hRule="exact" w:val="2118"/>
          <w:jc w:val="center"/>
        </w:trPr>
        <w:tc>
          <w:tcPr>
            <w:tcW w:w="4805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4BCCBB8" w14:textId="0FBE7637" w:rsidR="00322A7C" w:rsidRDefault="003371BA" w:rsidP="00F34F80">
            <w:pPr>
              <w:rPr>
                <w:szCs w:val="21"/>
              </w:rPr>
            </w:pPr>
            <w:r w:rsidRPr="003371BA">
              <w:rPr>
                <w:szCs w:val="21"/>
              </w:rPr>
              <w:t xml:space="preserve">Mou, Haochen, Hao Qu, </w:t>
            </w:r>
            <w:proofErr w:type="spellStart"/>
            <w:r w:rsidRPr="003371BA">
              <w:rPr>
                <w:szCs w:val="21"/>
              </w:rPr>
              <w:t>Binghao</w:t>
            </w:r>
            <w:proofErr w:type="spellEnd"/>
            <w:r w:rsidRPr="003371BA">
              <w:rPr>
                <w:szCs w:val="21"/>
              </w:rPr>
              <w:t xml:space="preserve"> Li, </w:t>
            </w:r>
            <w:proofErr w:type="spellStart"/>
            <w:r w:rsidRPr="003371BA">
              <w:rPr>
                <w:szCs w:val="21"/>
              </w:rPr>
              <w:t>Shengdong</w:t>
            </w:r>
            <w:proofErr w:type="spellEnd"/>
            <w:r w:rsidRPr="003371BA">
              <w:rPr>
                <w:szCs w:val="21"/>
              </w:rPr>
              <w:t xml:space="preserve"> Wang, </w:t>
            </w:r>
            <w:proofErr w:type="spellStart"/>
            <w:r w:rsidRPr="003371BA">
              <w:rPr>
                <w:szCs w:val="21"/>
              </w:rPr>
              <w:t>Hengyuan</w:t>
            </w:r>
            <w:proofErr w:type="spellEnd"/>
            <w:r w:rsidRPr="003371BA">
              <w:rPr>
                <w:szCs w:val="21"/>
              </w:rPr>
              <w:t xml:space="preserve"> Li, </w:t>
            </w:r>
            <w:proofErr w:type="spellStart"/>
            <w:r w:rsidRPr="003371BA">
              <w:rPr>
                <w:szCs w:val="21"/>
              </w:rPr>
              <w:t>Xiumao</w:t>
            </w:r>
            <w:proofErr w:type="spellEnd"/>
            <w:r w:rsidRPr="003371BA">
              <w:rPr>
                <w:szCs w:val="21"/>
              </w:rPr>
              <w:t xml:space="preserve"> Li, </w:t>
            </w:r>
            <w:proofErr w:type="spellStart"/>
            <w:r w:rsidRPr="003371BA">
              <w:rPr>
                <w:szCs w:val="21"/>
              </w:rPr>
              <w:t>Wenkan</w:t>
            </w:r>
            <w:proofErr w:type="spellEnd"/>
            <w:r w:rsidRPr="003371BA">
              <w:rPr>
                <w:szCs w:val="21"/>
              </w:rPr>
              <w:t xml:space="preserve"> Zhang, </w:t>
            </w:r>
            <w:proofErr w:type="spellStart"/>
            <w:r w:rsidRPr="003371BA">
              <w:rPr>
                <w:szCs w:val="21"/>
              </w:rPr>
              <w:t>Wangsiyuan</w:t>
            </w:r>
            <w:proofErr w:type="spellEnd"/>
            <w:r w:rsidRPr="003371BA">
              <w:rPr>
                <w:szCs w:val="21"/>
              </w:rPr>
              <w:t xml:space="preserve"> Teng, Zengjie Zhang, Keyi Wang, </w:t>
            </w:r>
            <w:proofErr w:type="spellStart"/>
            <w:r w:rsidRPr="003371BA">
              <w:rPr>
                <w:szCs w:val="21"/>
              </w:rPr>
              <w:t>Fangqian</w:t>
            </w:r>
            <w:proofErr w:type="spellEnd"/>
            <w:r w:rsidRPr="003371BA">
              <w:rPr>
                <w:szCs w:val="21"/>
              </w:rPr>
              <w:t xml:space="preserve"> Wang, </w:t>
            </w:r>
            <w:proofErr w:type="spellStart"/>
            <w:r w:rsidRPr="003371BA">
              <w:rPr>
                <w:szCs w:val="21"/>
              </w:rPr>
              <w:t>Hangxiang</w:t>
            </w:r>
            <w:proofErr w:type="spellEnd"/>
            <w:r w:rsidRPr="003371BA">
              <w:rPr>
                <w:szCs w:val="21"/>
              </w:rPr>
              <w:t xml:space="preserve"> Sun, Liang Chen, Jiahao Zhang, </w:t>
            </w:r>
            <w:proofErr w:type="spellStart"/>
            <w:r w:rsidRPr="003371BA">
              <w:rPr>
                <w:szCs w:val="21"/>
              </w:rPr>
              <w:t>Xiaoqiang</w:t>
            </w:r>
            <w:proofErr w:type="spellEnd"/>
            <w:r w:rsidRPr="003371BA">
              <w:rPr>
                <w:szCs w:val="21"/>
              </w:rPr>
              <w:t xml:space="preserve"> Jin, Cong Wang, Xin Huang, Nong Lin, and </w:t>
            </w:r>
            <w:proofErr w:type="spellStart"/>
            <w:r w:rsidRPr="003371BA">
              <w:rPr>
                <w:szCs w:val="21"/>
              </w:rPr>
              <w:t>Zhaoming</w:t>
            </w:r>
            <w:proofErr w:type="spellEnd"/>
            <w:r w:rsidRPr="003371BA">
              <w:rPr>
                <w:szCs w:val="21"/>
              </w:rPr>
              <w:t xml:space="preserve"> Ye.</w:t>
            </w:r>
          </w:p>
        </w:tc>
        <w:tc>
          <w:tcPr>
            <w:tcW w:w="510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9E00D43" w14:textId="77777777" w:rsidR="00322A7C" w:rsidRDefault="00322A7C" w:rsidP="00F34F80">
            <w:pPr>
              <w:rPr>
                <w:szCs w:val="21"/>
              </w:rPr>
            </w:pPr>
            <w:r>
              <w:rPr>
                <w:szCs w:val="21"/>
              </w:rPr>
              <w:t>Can "domino" therapy effectively treat the infection around the prosthesis after the limb salvage surgery of bone tumor? - A study of sequential therapy</w:t>
            </w:r>
            <w:r>
              <w:rPr>
                <w:rFonts w:hint="eastAsia"/>
                <w:szCs w:val="21"/>
              </w:rPr>
              <w:t>/</w:t>
            </w:r>
            <w:r>
              <w:t xml:space="preserve"> </w:t>
            </w:r>
            <w:r>
              <w:rPr>
                <w:szCs w:val="21"/>
              </w:rPr>
              <w:t>Int J Surg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3699EC2" w14:textId="6374E982" w:rsidR="00322A7C" w:rsidRDefault="00517C55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022</w:t>
            </w:r>
            <w:r>
              <w:rPr>
                <w:rFonts w:hint="eastAsia"/>
                <w:szCs w:val="21"/>
              </w:rPr>
              <w:t>；</w:t>
            </w:r>
            <w:r>
              <w:rPr>
                <w:rFonts w:hint="eastAsia"/>
                <w:szCs w:val="21"/>
              </w:rPr>
              <w:t>101</w:t>
            </w:r>
            <w:r>
              <w:rPr>
                <w:rFonts w:hint="eastAsia"/>
                <w:szCs w:val="21"/>
              </w:rPr>
              <w:t>；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5FC1CAC" w14:textId="77777777" w:rsidR="00322A7C" w:rsidRDefault="00322A7C" w:rsidP="00F34F80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2022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3E49BB2" w14:textId="172F0575" w:rsidR="00322A7C" w:rsidRDefault="00517C55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</w:t>
            </w:r>
          </w:p>
        </w:tc>
      </w:tr>
      <w:tr w:rsidR="00322A7C" w14:paraId="63D17A52" w14:textId="77777777" w:rsidTr="001A0824">
        <w:trPr>
          <w:trHeight w:hRule="exact" w:val="1720"/>
          <w:jc w:val="center"/>
        </w:trPr>
        <w:tc>
          <w:tcPr>
            <w:tcW w:w="4805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FBCCDFF" w14:textId="29D0E3BA" w:rsidR="00322A7C" w:rsidRDefault="003371BA" w:rsidP="00F34F80">
            <w:pPr>
              <w:rPr>
                <w:szCs w:val="21"/>
              </w:rPr>
            </w:pPr>
            <w:r w:rsidRPr="003371BA">
              <w:rPr>
                <w:szCs w:val="21"/>
              </w:rPr>
              <w:lastRenderedPageBreak/>
              <w:t xml:space="preserve">Wang, Zenan, </w:t>
            </w:r>
            <w:proofErr w:type="spellStart"/>
            <w:r w:rsidRPr="003371BA">
              <w:rPr>
                <w:szCs w:val="21"/>
              </w:rPr>
              <w:t>Binghao</w:t>
            </w:r>
            <w:proofErr w:type="spellEnd"/>
            <w:r w:rsidRPr="003371BA">
              <w:rPr>
                <w:szCs w:val="21"/>
              </w:rPr>
              <w:t xml:space="preserve"> Li, Shan Li, </w:t>
            </w:r>
            <w:proofErr w:type="spellStart"/>
            <w:r w:rsidRPr="003371BA">
              <w:rPr>
                <w:szCs w:val="21"/>
              </w:rPr>
              <w:t>Wenlong</w:t>
            </w:r>
            <w:proofErr w:type="spellEnd"/>
            <w:r w:rsidRPr="003371BA">
              <w:rPr>
                <w:szCs w:val="21"/>
              </w:rPr>
              <w:t xml:space="preserve"> Lin, Zhan Wang, </w:t>
            </w:r>
            <w:proofErr w:type="spellStart"/>
            <w:r w:rsidRPr="003371BA">
              <w:rPr>
                <w:szCs w:val="21"/>
              </w:rPr>
              <w:t>Shengdong</w:t>
            </w:r>
            <w:proofErr w:type="spellEnd"/>
            <w:r w:rsidRPr="003371BA">
              <w:rPr>
                <w:szCs w:val="21"/>
              </w:rPr>
              <w:t xml:space="preserve"> Wang, Weida Chen, Wei Shi, Tao Chen, Hao Zhou, Eloy </w:t>
            </w:r>
            <w:proofErr w:type="spellStart"/>
            <w:r w:rsidRPr="003371BA">
              <w:rPr>
                <w:szCs w:val="21"/>
              </w:rPr>
              <w:t>Yinwang</w:t>
            </w:r>
            <w:proofErr w:type="spellEnd"/>
            <w:r w:rsidRPr="003371BA">
              <w:rPr>
                <w:szCs w:val="21"/>
              </w:rPr>
              <w:t xml:space="preserve">, </w:t>
            </w:r>
            <w:proofErr w:type="spellStart"/>
            <w:r w:rsidRPr="003371BA">
              <w:rPr>
                <w:szCs w:val="21"/>
              </w:rPr>
              <w:t>Wenkan</w:t>
            </w:r>
            <w:proofErr w:type="spellEnd"/>
            <w:r w:rsidRPr="003371BA">
              <w:rPr>
                <w:szCs w:val="21"/>
              </w:rPr>
              <w:t xml:space="preserve"> Zhang, Haochen Mou, </w:t>
            </w:r>
            <w:proofErr w:type="spellStart"/>
            <w:r w:rsidRPr="003371BA">
              <w:rPr>
                <w:szCs w:val="21"/>
              </w:rPr>
              <w:t>Xupeng</w:t>
            </w:r>
            <w:proofErr w:type="spellEnd"/>
            <w:r w:rsidRPr="003371BA">
              <w:rPr>
                <w:szCs w:val="21"/>
              </w:rPr>
              <w:t xml:space="preserve"> Chai, Jiahao Zhang, </w:t>
            </w:r>
            <w:proofErr w:type="spellStart"/>
            <w:r w:rsidRPr="003371BA">
              <w:rPr>
                <w:szCs w:val="21"/>
              </w:rPr>
              <w:t>Zhimin</w:t>
            </w:r>
            <w:proofErr w:type="spellEnd"/>
            <w:r w:rsidRPr="003371BA">
              <w:rPr>
                <w:szCs w:val="21"/>
              </w:rPr>
              <w:t xml:space="preserve"> Lu, and </w:t>
            </w:r>
            <w:proofErr w:type="spellStart"/>
            <w:r w:rsidRPr="003371BA">
              <w:rPr>
                <w:szCs w:val="21"/>
              </w:rPr>
              <w:t>Zhaoming</w:t>
            </w:r>
            <w:proofErr w:type="spellEnd"/>
            <w:r w:rsidRPr="003371BA">
              <w:rPr>
                <w:szCs w:val="21"/>
              </w:rPr>
              <w:t xml:space="preserve"> Ye.</w:t>
            </w:r>
          </w:p>
        </w:tc>
        <w:tc>
          <w:tcPr>
            <w:tcW w:w="510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937BDA1" w14:textId="77777777" w:rsidR="00322A7C" w:rsidRDefault="00322A7C" w:rsidP="00F34F80">
            <w:pPr>
              <w:rPr>
                <w:szCs w:val="21"/>
              </w:rPr>
            </w:pPr>
            <w:r>
              <w:rPr>
                <w:szCs w:val="21"/>
              </w:rPr>
              <w:t>Metabolic control of CD47 expression through LAT2-mediated amino acid uptake promotes tumor immune evasion</w:t>
            </w:r>
            <w:r>
              <w:rPr>
                <w:rFonts w:hint="eastAsia"/>
                <w:szCs w:val="21"/>
              </w:rPr>
              <w:t>/</w:t>
            </w:r>
            <w:r>
              <w:rPr>
                <w:szCs w:val="21"/>
              </w:rPr>
              <w:t>N</w:t>
            </w:r>
            <w:r>
              <w:rPr>
                <w:rFonts w:hint="eastAsia"/>
                <w:szCs w:val="21"/>
              </w:rPr>
              <w:t>ature</w:t>
            </w:r>
            <w:r>
              <w:rPr>
                <w:szCs w:val="21"/>
              </w:rPr>
              <w:t xml:space="preserve"> Communication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A72850F" w14:textId="42F38D89" w:rsidR="00322A7C" w:rsidRDefault="00517C55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022</w:t>
            </w:r>
            <w:r>
              <w:rPr>
                <w:rFonts w:hint="eastAsia"/>
                <w:szCs w:val="21"/>
              </w:rPr>
              <w:t>；</w:t>
            </w:r>
            <w:r>
              <w:rPr>
                <w:rFonts w:hint="eastAsia"/>
                <w:szCs w:val="21"/>
              </w:rPr>
              <w:t>1</w:t>
            </w:r>
            <w:r w:rsidR="0024428B">
              <w:rPr>
                <w:rFonts w:hint="eastAsia"/>
                <w:szCs w:val="21"/>
              </w:rPr>
              <w:t>3</w:t>
            </w:r>
            <w:r>
              <w:rPr>
                <w:rFonts w:hint="eastAsia"/>
                <w:szCs w:val="21"/>
              </w:rPr>
              <w:t>（</w:t>
            </w:r>
            <w:r>
              <w:rPr>
                <w:rFonts w:hint="eastAsia"/>
                <w:szCs w:val="21"/>
              </w:rPr>
              <w:t>1</w:t>
            </w:r>
            <w:r>
              <w:rPr>
                <w:rFonts w:hint="eastAsia"/>
                <w:szCs w:val="21"/>
              </w:rPr>
              <w:t>）；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667536F" w14:textId="77777777" w:rsidR="00322A7C" w:rsidRDefault="00322A7C" w:rsidP="00F34F80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2022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4F8B200" w14:textId="0D2B5078" w:rsidR="00322A7C" w:rsidRDefault="00517C55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</w:t>
            </w:r>
            <w:r w:rsidR="00B12E2B">
              <w:rPr>
                <w:rFonts w:hint="eastAsia"/>
                <w:szCs w:val="21"/>
              </w:rPr>
              <w:t>8</w:t>
            </w:r>
          </w:p>
        </w:tc>
      </w:tr>
      <w:tr w:rsidR="00322A7C" w14:paraId="40FE0BB2" w14:textId="77777777" w:rsidTr="001A0824">
        <w:trPr>
          <w:trHeight w:hRule="exact" w:val="1271"/>
          <w:jc w:val="center"/>
        </w:trPr>
        <w:tc>
          <w:tcPr>
            <w:tcW w:w="4805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CCA3C8C" w14:textId="0CBA9AB8" w:rsidR="00322A7C" w:rsidRDefault="00562D58" w:rsidP="00F34F80">
            <w:pPr>
              <w:rPr>
                <w:szCs w:val="21"/>
              </w:rPr>
            </w:pPr>
            <w:r w:rsidRPr="00562D58">
              <w:rPr>
                <w:szCs w:val="21"/>
              </w:rPr>
              <w:t xml:space="preserve">Hao Qu, Haochen Mou, Keyi Wang, Huimin Tao, Xin Huang, Xiaobo Yan, Nong Lin, </w:t>
            </w:r>
            <w:proofErr w:type="spellStart"/>
            <w:r w:rsidRPr="00562D58">
              <w:rPr>
                <w:szCs w:val="21"/>
              </w:rPr>
              <w:t>Zhaoming</w:t>
            </w:r>
            <w:proofErr w:type="spellEnd"/>
            <w:r w:rsidRPr="00562D58">
              <w:rPr>
                <w:szCs w:val="21"/>
              </w:rPr>
              <w:t xml:space="preserve"> Ye</w:t>
            </w:r>
          </w:p>
        </w:tc>
        <w:tc>
          <w:tcPr>
            <w:tcW w:w="510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5819C34" w14:textId="6DCE40EF" w:rsidR="00322A7C" w:rsidRDefault="00F26EFD" w:rsidP="00F34F80">
            <w:pPr>
              <w:rPr>
                <w:szCs w:val="21"/>
              </w:rPr>
            </w:pPr>
            <w:r w:rsidRPr="00F26EFD">
              <w:rPr>
                <w:szCs w:val="21"/>
              </w:rPr>
              <w:t xml:space="preserve">Risk factor investigation for hip dislocation after periacetabular </w:t>
            </w:r>
            <w:proofErr w:type="spellStart"/>
            <w:r w:rsidRPr="00F26EFD">
              <w:rPr>
                <w:szCs w:val="21"/>
              </w:rPr>
              <w:t>tumour</w:t>
            </w:r>
            <w:proofErr w:type="spellEnd"/>
            <w:r w:rsidRPr="00F26EFD">
              <w:rPr>
                <w:szCs w:val="21"/>
              </w:rPr>
              <w:t xml:space="preserve"> resection and </w:t>
            </w:r>
            <w:proofErr w:type="spellStart"/>
            <w:r w:rsidRPr="00F26EFD">
              <w:rPr>
                <w:szCs w:val="21"/>
              </w:rPr>
              <w:t>endoprosthetic</w:t>
            </w:r>
            <w:proofErr w:type="spellEnd"/>
            <w:r w:rsidRPr="00F26EFD">
              <w:rPr>
                <w:szCs w:val="21"/>
              </w:rPr>
              <w:t xml:space="preserve"> reconstruction via thin-slice CT-based 3D model.</w:t>
            </w:r>
            <w:r w:rsidR="00562D58">
              <w:rPr>
                <w:rFonts w:hint="eastAsia"/>
                <w:szCs w:val="21"/>
              </w:rPr>
              <w:t xml:space="preserve"> </w:t>
            </w:r>
            <w:r w:rsidR="00697648">
              <w:rPr>
                <w:rFonts w:hint="eastAsia"/>
                <w:szCs w:val="21"/>
              </w:rPr>
              <w:t>/</w:t>
            </w:r>
            <w:r w:rsidR="00697648">
              <w:t xml:space="preserve"> </w:t>
            </w:r>
            <w:r w:rsidR="00697648" w:rsidRPr="00697648">
              <w:rPr>
                <w:szCs w:val="21"/>
              </w:rPr>
              <w:t>Bone Joint J</w:t>
            </w:r>
            <w:r w:rsidR="00697648">
              <w:rPr>
                <w:rFonts w:hint="eastAsia"/>
                <w:szCs w:val="21"/>
              </w:rPr>
              <w:t>ournal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8524C75" w14:textId="17ECA7B2" w:rsidR="00322A7C" w:rsidRDefault="002E15C0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02</w:t>
            </w:r>
            <w:r w:rsidR="00F26EFD">
              <w:rPr>
                <w:rFonts w:hint="eastAsia"/>
                <w:szCs w:val="21"/>
              </w:rPr>
              <w:t>2</w:t>
            </w:r>
            <w:r>
              <w:rPr>
                <w:rFonts w:hint="eastAsia"/>
                <w:szCs w:val="21"/>
              </w:rPr>
              <w:t>；</w:t>
            </w:r>
            <w:r w:rsidR="00F26EFD" w:rsidRPr="00F26EFD">
              <w:rPr>
                <w:szCs w:val="21"/>
              </w:rPr>
              <w:t>104-B(10):1180-1188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84C0EFA" w14:textId="68C8C09C" w:rsidR="00322A7C" w:rsidRDefault="00322A7C" w:rsidP="00F34F80">
            <w:pPr>
              <w:ind w:right="210"/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 xml:space="preserve">  202</w:t>
            </w:r>
            <w:r w:rsidR="00F26EFD">
              <w:rPr>
                <w:rFonts w:hint="eastAsia"/>
                <w:szCs w:val="21"/>
              </w:rPr>
              <w:t>2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8E76AEE" w14:textId="786ED44E" w:rsidR="00322A7C" w:rsidRDefault="00F26EFD" w:rsidP="003371BA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</w:t>
            </w:r>
          </w:p>
        </w:tc>
      </w:tr>
      <w:tr w:rsidR="00BC4158" w14:paraId="1FA802BD" w14:textId="77777777" w:rsidTr="001A0824">
        <w:trPr>
          <w:trHeight w:hRule="exact" w:val="1990"/>
          <w:jc w:val="center"/>
        </w:trPr>
        <w:tc>
          <w:tcPr>
            <w:tcW w:w="4805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C39D6F8" w14:textId="12BEE4B1" w:rsidR="00BC4158" w:rsidRPr="003371BA" w:rsidRDefault="00BC4158" w:rsidP="00F34F80">
            <w:pPr>
              <w:rPr>
                <w:szCs w:val="21"/>
              </w:rPr>
            </w:pPr>
            <w:r w:rsidRPr="00BC4158">
              <w:rPr>
                <w:szCs w:val="21"/>
              </w:rPr>
              <w:t xml:space="preserve">Li, </w:t>
            </w:r>
            <w:proofErr w:type="spellStart"/>
            <w:r w:rsidRPr="00BC4158">
              <w:rPr>
                <w:szCs w:val="21"/>
              </w:rPr>
              <w:t>Binghao</w:t>
            </w:r>
            <w:proofErr w:type="spellEnd"/>
            <w:r w:rsidRPr="00BC4158">
              <w:rPr>
                <w:szCs w:val="21"/>
              </w:rPr>
              <w:t xml:space="preserve">, Zhan Wang, Hao Wu, </w:t>
            </w:r>
            <w:proofErr w:type="spellStart"/>
            <w:r w:rsidRPr="00BC4158">
              <w:rPr>
                <w:szCs w:val="21"/>
              </w:rPr>
              <w:t>Mingfeng</w:t>
            </w:r>
            <w:proofErr w:type="spellEnd"/>
            <w:r w:rsidRPr="00BC4158">
              <w:rPr>
                <w:szCs w:val="21"/>
              </w:rPr>
              <w:t xml:space="preserve"> Xue, Peng Lin, </w:t>
            </w:r>
            <w:proofErr w:type="spellStart"/>
            <w:r w:rsidRPr="00BC4158">
              <w:rPr>
                <w:szCs w:val="21"/>
              </w:rPr>
              <w:t>Shengdong</w:t>
            </w:r>
            <w:proofErr w:type="spellEnd"/>
            <w:r w:rsidRPr="00BC4158">
              <w:rPr>
                <w:szCs w:val="21"/>
              </w:rPr>
              <w:t xml:space="preserve"> Wang, Nong Lin, Xin Huang, Weibo Pan, Meng Liu, Xiaobo Yan, Hao Qu, Lingling Sun, </w:t>
            </w:r>
            <w:proofErr w:type="spellStart"/>
            <w:r w:rsidRPr="00BC4158">
              <w:rPr>
                <w:szCs w:val="21"/>
              </w:rPr>
              <w:t>Hengyuan</w:t>
            </w:r>
            <w:proofErr w:type="spellEnd"/>
            <w:r w:rsidRPr="00BC4158">
              <w:rPr>
                <w:szCs w:val="21"/>
              </w:rPr>
              <w:t xml:space="preserve"> Li, Yan Wu, </w:t>
            </w:r>
            <w:proofErr w:type="spellStart"/>
            <w:r w:rsidRPr="00BC4158">
              <w:rPr>
                <w:szCs w:val="21"/>
              </w:rPr>
              <w:t>Wangsiyuan</w:t>
            </w:r>
            <w:proofErr w:type="spellEnd"/>
            <w:r w:rsidRPr="00BC4158">
              <w:rPr>
                <w:szCs w:val="21"/>
              </w:rPr>
              <w:t xml:space="preserve"> Teng, Zenan Wang, </w:t>
            </w:r>
            <w:proofErr w:type="spellStart"/>
            <w:r w:rsidRPr="00BC4158">
              <w:rPr>
                <w:szCs w:val="21"/>
              </w:rPr>
              <w:t>Xingzhi</w:t>
            </w:r>
            <w:proofErr w:type="spellEnd"/>
            <w:r w:rsidRPr="00BC4158">
              <w:rPr>
                <w:szCs w:val="21"/>
              </w:rPr>
              <w:t xml:space="preserve"> Zhou, </w:t>
            </w:r>
            <w:proofErr w:type="spellStart"/>
            <w:r w:rsidRPr="00BC4158">
              <w:rPr>
                <w:szCs w:val="21"/>
              </w:rPr>
              <w:t>Huabiao</w:t>
            </w:r>
            <w:proofErr w:type="spellEnd"/>
            <w:r w:rsidRPr="00BC4158">
              <w:rPr>
                <w:szCs w:val="21"/>
              </w:rPr>
              <w:t xml:space="preserve"> Chen, Mark C </w:t>
            </w:r>
            <w:proofErr w:type="spellStart"/>
            <w:r w:rsidRPr="00BC4158">
              <w:rPr>
                <w:szCs w:val="21"/>
              </w:rPr>
              <w:t>Poznansky</w:t>
            </w:r>
            <w:proofErr w:type="spellEnd"/>
            <w:r w:rsidRPr="00BC4158">
              <w:rPr>
                <w:szCs w:val="21"/>
              </w:rPr>
              <w:t xml:space="preserve">, and </w:t>
            </w:r>
            <w:proofErr w:type="spellStart"/>
            <w:r w:rsidRPr="00BC4158">
              <w:rPr>
                <w:szCs w:val="21"/>
              </w:rPr>
              <w:t>Zhaoming</w:t>
            </w:r>
            <w:proofErr w:type="spellEnd"/>
            <w:r w:rsidRPr="00BC4158">
              <w:rPr>
                <w:szCs w:val="21"/>
              </w:rPr>
              <w:t xml:space="preserve"> Ye.</w:t>
            </w:r>
          </w:p>
        </w:tc>
        <w:tc>
          <w:tcPr>
            <w:tcW w:w="510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1F8CF6D" w14:textId="6093B378" w:rsidR="00BC4158" w:rsidRDefault="00BC4158" w:rsidP="00F34F80">
            <w:pPr>
              <w:rPr>
                <w:szCs w:val="21"/>
              </w:rPr>
            </w:pPr>
            <w:r w:rsidRPr="00BC4158">
              <w:rPr>
                <w:szCs w:val="21"/>
              </w:rPr>
              <w:t>Epigenetic Regulation of CXCL12 Plays a Critical Role in Mediating Tumor Progression and the Immune Response In Osteosarcoma</w:t>
            </w:r>
            <w:r>
              <w:rPr>
                <w:rFonts w:hint="eastAsia"/>
                <w:szCs w:val="21"/>
              </w:rPr>
              <w:t>/</w:t>
            </w:r>
            <w:r>
              <w:t xml:space="preserve"> </w:t>
            </w:r>
            <w:r w:rsidRPr="00BC4158">
              <w:rPr>
                <w:szCs w:val="21"/>
              </w:rPr>
              <w:t>Cancer research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13A284B" w14:textId="0B9C096F" w:rsidR="00BC4158" w:rsidRDefault="00BC4158" w:rsidP="00F34F80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2018</w:t>
            </w:r>
            <w:r>
              <w:rPr>
                <w:rFonts w:hint="eastAsia"/>
                <w:szCs w:val="21"/>
              </w:rPr>
              <w:t>；</w:t>
            </w:r>
            <w:r w:rsidR="0024428B">
              <w:rPr>
                <w:rFonts w:hint="eastAsia"/>
                <w:szCs w:val="21"/>
              </w:rPr>
              <w:t>78</w:t>
            </w:r>
            <w:r>
              <w:rPr>
                <w:rFonts w:hint="eastAsia"/>
                <w:szCs w:val="21"/>
              </w:rPr>
              <w:t>（</w:t>
            </w:r>
            <w:r w:rsidR="0024428B">
              <w:rPr>
                <w:rFonts w:hint="eastAsia"/>
                <w:szCs w:val="21"/>
              </w:rPr>
              <w:t>14</w:t>
            </w:r>
            <w:r>
              <w:rPr>
                <w:rFonts w:hint="eastAsia"/>
                <w:szCs w:val="21"/>
              </w:rPr>
              <w:t>）；</w:t>
            </w:r>
            <w:r>
              <w:rPr>
                <w:rFonts w:hint="eastAsia"/>
                <w:szCs w:val="21"/>
              </w:rPr>
              <w:t>3938-3953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F2898B7" w14:textId="208703B0" w:rsidR="00BC4158" w:rsidRDefault="00BC4158" w:rsidP="00F34F80">
            <w:pPr>
              <w:ind w:right="210"/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2018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377A2AA" w14:textId="29043E1B" w:rsidR="00BC4158" w:rsidRDefault="00B12E2B" w:rsidP="003371BA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63</w:t>
            </w:r>
          </w:p>
        </w:tc>
      </w:tr>
      <w:tr w:rsidR="00084506" w14:paraId="7DCC9C8F" w14:textId="77777777" w:rsidTr="00084506">
        <w:trPr>
          <w:trHeight w:hRule="exact" w:val="1124"/>
          <w:jc w:val="center"/>
        </w:trPr>
        <w:tc>
          <w:tcPr>
            <w:tcW w:w="4805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B578A01" w14:textId="29FFFE51" w:rsidR="00084506" w:rsidRPr="00BC4158" w:rsidRDefault="00084506" w:rsidP="00084506">
            <w:pPr>
              <w:rPr>
                <w:szCs w:val="21"/>
              </w:rPr>
            </w:pPr>
            <w:r w:rsidRPr="00084506">
              <w:rPr>
                <w:rFonts w:hint="eastAsia"/>
                <w:szCs w:val="21"/>
              </w:rPr>
              <w:t>黄鑫</w:t>
            </w:r>
            <w:r w:rsidRPr="00084506">
              <w:rPr>
                <w:rFonts w:hint="eastAsia"/>
                <w:szCs w:val="21"/>
              </w:rPr>
              <w:t xml:space="preserve">  </w:t>
            </w:r>
            <w:r w:rsidRPr="00084506">
              <w:rPr>
                <w:rFonts w:hint="eastAsia"/>
                <w:szCs w:val="21"/>
              </w:rPr>
              <w:t>曲昊</w:t>
            </w:r>
            <w:r w:rsidRPr="00084506">
              <w:rPr>
                <w:rFonts w:hint="eastAsia"/>
                <w:szCs w:val="21"/>
              </w:rPr>
              <w:t xml:space="preserve">  </w:t>
            </w:r>
            <w:r w:rsidRPr="00084506">
              <w:rPr>
                <w:rFonts w:hint="eastAsia"/>
                <w:szCs w:val="21"/>
              </w:rPr>
              <w:t>林秾</w:t>
            </w:r>
            <w:r w:rsidRPr="00084506">
              <w:rPr>
                <w:rFonts w:hint="eastAsia"/>
                <w:szCs w:val="21"/>
              </w:rPr>
              <w:t xml:space="preserve">  </w:t>
            </w:r>
            <w:r w:rsidRPr="00084506">
              <w:rPr>
                <w:rFonts w:hint="eastAsia"/>
                <w:szCs w:val="21"/>
              </w:rPr>
              <w:t>潘伟波</w:t>
            </w:r>
            <w:r w:rsidRPr="00084506">
              <w:rPr>
                <w:rFonts w:hint="eastAsia"/>
                <w:szCs w:val="21"/>
              </w:rPr>
              <w:t xml:space="preserve">  </w:t>
            </w:r>
            <w:r w:rsidRPr="00084506">
              <w:rPr>
                <w:rFonts w:hint="eastAsia"/>
                <w:szCs w:val="21"/>
              </w:rPr>
              <w:t>严晓波</w:t>
            </w:r>
            <w:r w:rsidRPr="00084506">
              <w:rPr>
                <w:rFonts w:hint="eastAsia"/>
                <w:szCs w:val="21"/>
              </w:rPr>
              <w:t xml:space="preserve">  </w:t>
            </w:r>
            <w:r w:rsidRPr="00084506">
              <w:rPr>
                <w:rFonts w:hint="eastAsia"/>
                <w:szCs w:val="21"/>
              </w:rPr>
              <w:t>柳萌</w:t>
            </w:r>
            <w:r w:rsidRPr="00084506">
              <w:rPr>
                <w:rFonts w:hint="eastAsia"/>
                <w:szCs w:val="21"/>
              </w:rPr>
              <w:t xml:space="preserve">  </w:t>
            </w:r>
            <w:r w:rsidRPr="00084506">
              <w:rPr>
                <w:rFonts w:hint="eastAsia"/>
                <w:szCs w:val="21"/>
              </w:rPr>
              <w:t>林鹏</w:t>
            </w:r>
            <w:r w:rsidRPr="00084506">
              <w:rPr>
                <w:rFonts w:hint="eastAsia"/>
                <w:szCs w:val="21"/>
              </w:rPr>
              <w:t xml:space="preserve">  </w:t>
            </w:r>
            <w:r w:rsidRPr="00084506">
              <w:rPr>
                <w:rFonts w:hint="eastAsia"/>
                <w:szCs w:val="21"/>
              </w:rPr>
              <w:t>李恒元</w:t>
            </w:r>
            <w:r w:rsidRPr="00084506">
              <w:rPr>
                <w:rFonts w:hint="eastAsia"/>
                <w:szCs w:val="21"/>
              </w:rPr>
              <w:t xml:space="preserve">  </w:t>
            </w:r>
            <w:r w:rsidRPr="00084506">
              <w:rPr>
                <w:rFonts w:hint="eastAsia"/>
                <w:szCs w:val="21"/>
              </w:rPr>
              <w:t>叶招明</w:t>
            </w:r>
          </w:p>
        </w:tc>
        <w:tc>
          <w:tcPr>
            <w:tcW w:w="510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85619F7" w14:textId="5CCC2F8F" w:rsidR="00084506" w:rsidRPr="00BC4158" w:rsidRDefault="00084506" w:rsidP="00084506">
            <w:pPr>
              <w:rPr>
                <w:szCs w:val="21"/>
              </w:rPr>
            </w:pPr>
            <w:r w:rsidRPr="00084506">
              <w:rPr>
                <w:rFonts w:hint="eastAsia"/>
                <w:szCs w:val="21"/>
              </w:rPr>
              <w:t>3D</w:t>
            </w:r>
            <w:r w:rsidRPr="00084506">
              <w:rPr>
                <w:rFonts w:hint="eastAsia"/>
                <w:szCs w:val="21"/>
              </w:rPr>
              <w:t>打印半骨盆假体治疗经骶髂关节切除的骨盆恶性肿瘤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A2EC4C9" w14:textId="2653F41E" w:rsidR="00084506" w:rsidRDefault="00084506" w:rsidP="00084506">
            <w:pPr>
              <w:rPr>
                <w:szCs w:val="21"/>
              </w:rPr>
            </w:pPr>
            <w:r w:rsidRPr="00084506">
              <w:rPr>
                <w:szCs w:val="21"/>
              </w:rPr>
              <w:t>2021,41(16):</w:t>
            </w:r>
            <w:r w:rsidR="0024428B">
              <w:rPr>
                <w:rFonts w:hint="eastAsia"/>
                <w:szCs w:val="21"/>
              </w:rPr>
              <w:t>9</w:t>
            </w:r>
            <w:r w:rsidRPr="00084506">
              <w:rPr>
                <w:szCs w:val="21"/>
              </w:rPr>
              <w:t>-</w:t>
            </w:r>
            <w:r w:rsidR="0024428B">
              <w:rPr>
                <w:rFonts w:hint="eastAsia"/>
                <w:szCs w:val="21"/>
              </w:rPr>
              <w:t>9</w:t>
            </w:r>
            <w:r w:rsidRPr="00084506">
              <w:rPr>
                <w:szCs w:val="21"/>
              </w:rPr>
              <w:t>.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F404BBB" w14:textId="3943C805" w:rsidR="00084506" w:rsidRDefault="00084506" w:rsidP="00084506">
            <w:pPr>
              <w:ind w:right="210"/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2021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0A61051" w14:textId="5ECDAF43" w:rsidR="00084506" w:rsidRDefault="00F14333" w:rsidP="00084506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0</w:t>
            </w:r>
          </w:p>
        </w:tc>
      </w:tr>
      <w:tr w:rsidR="00BC4158" w14:paraId="6B47E5ED" w14:textId="77777777" w:rsidTr="001A0824">
        <w:trPr>
          <w:trHeight w:hRule="exact" w:val="858"/>
          <w:jc w:val="center"/>
        </w:trPr>
        <w:tc>
          <w:tcPr>
            <w:tcW w:w="4805" w:type="dxa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6141551" w14:textId="77777777" w:rsidR="00BC4158" w:rsidRPr="00BC4158" w:rsidRDefault="00BC4158" w:rsidP="00F34F80">
            <w:pPr>
              <w:rPr>
                <w:szCs w:val="21"/>
              </w:rPr>
            </w:pPr>
          </w:p>
        </w:tc>
        <w:tc>
          <w:tcPr>
            <w:tcW w:w="510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B82BDE3" w14:textId="77777777" w:rsidR="00BC4158" w:rsidRPr="00BC4158" w:rsidRDefault="00BC4158" w:rsidP="00F34F80">
            <w:pPr>
              <w:rPr>
                <w:szCs w:val="21"/>
              </w:rPr>
            </w:pP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1BB71CC" w14:textId="77777777" w:rsidR="00BC4158" w:rsidRDefault="00BC4158" w:rsidP="00F34F80">
            <w:pPr>
              <w:rPr>
                <w:szCs w:val="21"/>
              </w:rPr>
            </w:pP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F099220" w14:textId="7F941BA8" w:rsidR="00BC4158" w:rsidRDefault="00BC4158" w:rsidP="00F34F80">
            <w:pPr>
              <w:ind w:right="210"/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总计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D37A87F" w14:textId="29000884" w:rsidR="00BC4158" w:rsidRDefault="00B12E2B" w:rsidP="003371BA">
            <w:pPr>
              <w:rPr>
                <w:szCs w:val="21"/>
              </w:rPr>
            </w:pPr>
            <w:r>
              <w:rPr>
                <w:rFonts w:hint="eastAsia"/>
                <w:szCs w:val="21"/>
              </w:rPr>
              <w:t>17</w:t>
            </w:r>
            <w:r w:rsidR="00F14333">
              <w:rPr>
                <w:rFonts w:hint="eastAsia"/>
                <w:szCs w:val="21"/>
              </w:rPr>
              <w:t>5</w:t>
            </w:r>
          </w:p>
        </w:tc>
      </w:tr>
    </w:tbl>
    <w:bookmarkEnd w:id="1"/>
    <w:p w14:paraId="202F2076" w14:textId="729753E9" w:rsidR="00A15FB6" w:rsidRDefault="00322A7C" w:rsidP="001A0824">
      <w:pPr>
        <w:adjustRightInd w:val="0"/>
        <w:snapToGrid w:val="0"/>
        <w:spacing w:line="560" w:lineRule="exact"/>
        <w:rPr>
          <w:rFonts w:eastAsia="仿宋_GB2312"/>
          <w:sz w:val="32"/>
          <w:szCs w:val="32"/>
        </w:rPr>
      </w:pPr>
      <w:r>
        <w:rPr>
          <w:rFonts w:eastAsia="仿宋_GB2312"/>
          <w:sz w:val="24"/>
        </w:rPr>
        <w:t xml:space="preserve">  </w:t>
      </w:r>
    </w:p>
    <w:sectPr w:rsidR="00A15FB6" w:rsidSect="001A0824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6D343C9" w14:textId="77777777" w:rsidR="00D921BD" w:rsidRDefault="00D921BD">
      <w:r>
        <w:separator/>
      </w:r>
    </w:p>
  </w:endnote>
  <w:endnote w:type="continuationSeparator" w:id="0">
    <w:p w14:paraId="4A32F0A4" w14:textId="77777777" w:rsidR="00D921BD" w:rsidRDefault="00D921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  <w:embedRegular r:id="rId1" w:fontKey="{6C3F6B39-0FF6-4E8F-B471-48E54FABAA5F}"/>
    <w:embedBold r:id="rId2" w:fontKey="{4698617C-3969-48A4-8AE9-2A950DBB0C6B}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  <w:embedRegular r:id="rId3" w:fontKey="{F0EF9F79-010C-4E5B-A5BE-A97B468CEC58}"/>
    <w:embedBold r:id="rId4" w:fontKey="{3FB92C09-26BC-4401-BC2F-CF997FC5A0D8}"/>
  </w:font>
  <w:font w:name="仿宋_GB2312">
    <w:altName w:val="微软雅黑"/>
    <w:charset w:val="86"/>
    <w:family w:val="modern"/>
    <w:pitch w:val="fixed"/>
    <w:sig w:usb0="00000001" w:usb1="080E0000" w:usb2="00000010" w:usb3="00000000" w:csb0="00040000" w:csb1="00000000"/>
    <w:embedRegular r:id="rId5" w:subsetted="1" w:fontKey="{6A9302CD-6614-402C-8C51-718C32EDCAF5}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方正仿宋简体">
    <w:altName w:val="微软雅黑"/>
    <w:charset w:val="86"/>
    <w:family w:val="auto"/>
    <w:pitch w:val="default"/>
    <w:sig w:usb0="00000000" w:usb1="00000000" w:usb2="00000000" w:usb3="00000000" w:csb0="00040000" w:csb1="00000000"/>
  </w:font>
  <w:font w:name="方正小标宋简体">
    <w:altName w:val="微软雅黑"/>
    <w:charset w:val="86"/>
    <w:family w:val="script"/>
    <w:pitch w:val="fixed"/>
    <w:sig w:usb0="00000001" w:usb1="080E0000" w:usb2="00000010" w:usb3="00000000" w:csb0="00040000" w:csb1="00000000"/>
    <w:embedRegular r:id="rId6" w:subsetted="1" w:fontKey="{560907B3-C747-4CE0-B0BB-8F23B7AB2B04}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  <w:embedRegular r:id="rId7" w:subsetted="1" w:fontKey="{DA34F33A-F0C5-4080-AF75-EA7366D195BF}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276286816"/>
    </w:sdtPr>
    <w:sdtEndPr>
      <w:rPr>
        <w:sz w:val="21"/>
        <w:szCs w:val="21"/>
      </w:rPr>
    </w:sdtEndPr>
    <w:sdtContent>
      <w:p w14:paraId="27EC2C60" w14:textId="77777777" w:rsidR="00A15FB6" w:rsidRDefault="00000000">
        <w:pPr>
          <w:pStyle w:val="a9"/>
          <w:jc w:val="center"/>
          <w:rPr>
            <w:sz w:val="21"/>
            <w:szCs w:val="21"/>
          </w:rPr>
        </w:pPr>
        <w:r>
          <w:rPr>
            <w:sz w:val="21"/>
            <w:szCs w:val="21"/>
          </w:rPr>
          <w:fldChar w:fldCharType="begin"/>
        </w:r>
        <w:r>
          <w:rPr>
            <w:sz w:val="21"/>
            <w:szCs w:val="21"/>
          </w:rPr>
          <w:instrText>PAGE   \* MERGEFORMAT</w:instrText>
        </w:r>
        <w:r>
          <w:rPr>
            <w:sz w:val="21"/>
            <w:szCs w:val="21"/>
          </w:rPr>
          <w:fldChar w:fldCharType="separate"/>
        </w:r>
        <w:r>
          <w:rPr>
            <w:sz w:val="21"/>
            <w:szCs w:val="21"/>
            <w:lang w:val="zh-CN"/>
          </w:rPr>
          <w:t>142</w:t>
        </w:r>
        <w:r>
          <w:rPr>
            <w:sz w:val="21"/>
            <w:szCs w:val="21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62A10F8" w14:textId="77777777" w:rsidR="00D921BD" w:rsidRDefault="00D921BD">
      <w:r>
        <w:separator/>
      </w:r>
    </w:p>
  </w:footnote>
  <w:footnote w:type="continuationSeparator" w:id="0">
    <w:p w14:paraId="4BAD4021" w14:textId="77777777" w:rsidR="00D921BD" w:rsidRDefault="00D921B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B90352" w14:textId="77777777" w:rsidR="00A15FB6" w:rsidRDefault="00A15FB6">
    <w:pPr>
      <w:pStyle w:val="ab"/>
      <w:ind w:left="360" w:hanging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F26C1D5" w14:textId="77777777" w:rsidR="00A15FB6" w:rsidRDefault="00A15FB6">
    <w:pPr>
      <w:ind w:left="420" w:hanging="42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7BD43C" w14:textId="77777777" w:rsidR="00A15FB6" w:rsidRDefault="00A15FB6">
    <w:pPr>
      <w:pStyle w:val="ab"/>
      <w:ind w:left="360" w:hanging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81E04268"/>
    <w:multiLevelType w:val="singleLevel"/>
    <w:tmpl w:val="81E04268"/>
    <w:lvl w:ilvl="0">
      <w:start w:val="7"/>
      <w:numFmt w:val="chineseCounting"/>
      <w:suff w:val="nothing"/>
      <w:lvlText w:val="%1、"/>
      <w:lvlJc w:val="left"/>
      <w:rPr>
        <w:rFonts w:hint="eastAsia"/>
      </w:rPr>
    </w:lvl>
  </w:abstractNum>
  <w:abstractNum w:abstractNumId="1" w15:restartNumberingAfterBreak="0">
    <w:nsid w:val="E9750B63"/>
    <w:multiLevelType w:val="singleLevel"/>
    <w:tmpl w:val="E9750B63"/>
    <w:lvl w:ilvl="0">
      <w:start w:val="1"/>
      <w:numFmt w:val="chineseCounting"/>
      <w:suff w:val="nothing"/>
      <w:lvlText w:val="%1、"/>
      <w:lvlJc w:val="left"/>
      <w:rPr>
        <w:rFonts w:hint="eastAsia"/>
      </w:rPr>
    </w:lvl>
  </w:abstractNum>
  <w:abstractNum w:abstractNumId="2" w15:restartNumberingAfterBreak="0">
    <w:nsid w:val="475E1914"/>
    <w:multiLevelType w:val="multilevel"/>
    <w:tmpl w:val="475E1914"/>
    <w:lvl w:ilvl="0">
      <w:start w:val="1"/>
      <w:numFmt w:val="japaneseCounting"/>
      <w:lvlText w:val="%1、"/>
      <w:lvlJc w:val="left"/>
      <w:pPr>
        <w:ind w:left="720" w:hanging="72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 w16cid:durableId="857543433">
    <w:abstractNumId w:val="0"/>
  </w:num>
  <w:num w:numId="2" w16cid:durableId="450973024">
    <w:abstractNumId w:val="2"/>
  </w:num>
  <w:num w:numId="3" w16cid:durableId="10493175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embedTrueTypeFonts/>
  <w:bordersDoNotSurroundHeader/>
  <w:bordersDoNotSurroundFooter/>
  <w:hideSpellingErrors/>
  <w:proofState w:spelling="clean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N2JhNDgxZDBiYzczNDM2YjM1OGQzM2RlOTYzN2FiZTQ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urabian 8th Footnot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wvf0wd7xrt55e2pzrp0d2svvs0z92ssda0&quot;&gt;My EndNote Library&lt;record-ids&gt;&lt;item&gt;3632&lt;/item&gt;&lt;/record-ids&gt;&lt;/item&gt;&lt;/Libraries&gt;"/>
    <w:docVar w:name="KSO_WPS_MARK_KEY" w:val="02f6fdb2-0872-4f38-94b1-cc8e195e9e73"/>
  </w:docVars>
  <w:rsids>
    <w:rsidRoot w:val="007C28FF"/>
    <w:rsid w:val="9FDFE35B"/>
    <w:rsid w:val="AFFAF8E5"/>
    <w:rsid w:val="B8F7F9A2"/>
    <w:rsid w:val="BFE91347"/>
    <w:rsid w:val="CBDF8A08"/>
    <w:rsid w:val="DB7451F2"/>
    <w:rsid w:val="DC9FCBEB"/>
    <w:rsid w:val="E9D78A37"/>
    <w:rsid w:val="EBCD529C"/>
    <w:rsid w:val="EBDFC38F"/>
    <w:rsid w:val="EBE7CAE1"/>
    <w:rsid w:val="F2EFD742"/>
    <w:rsid w:val="F3DECE3F"/>
    <w:rsid w:val="F77B9D5A"/>
    <w:rsid w:val="F78CA074"/>
    <w:rsid w:val="F7DED60E"/>
    <w:rsid w:val="FAFD401C"/>
    <w:rsid w:val="FB6B9550"/>
    <w:rsid w:val="FB735437"/>
    <w:rsid w:val="FBFF0F16"/>
    <w:rsid w:val="FD7E2DDA"/>
    <w:rsid w:val="FDEF3302"/>
    <w:rsid w:val="FDF7D648"/>
    <w:rsid w:val="FE4DE1B6"/>
    <w:rsid w:val="FE5391AB"/>
    <w:rsid w:val="FFADF011"/>
    <w:rsid w:val="FFE15F73"/>
    <w:rsid w:val="FFF26CD7"/>
    <w:rsid w:val="FFFB041A"/>
    <w:rsid w:val="FFFF600E"/>
    <w:rsid w:val="00006056"/>
    <w:rsid w:val="00007BBE"/>
    <w:rsid w:val="000165DC"/>
    <w:rsid w:val="00031E44"/>
    <w:rsid w:val="00033288"/>
    <w:rsid w:val="0004004D"/>
    <w:rsid w:val="00051BE3"/>
    <w:rsid w:val="00053F24"/>
    <w:rsid w:val="0006546D"/>
    <w:rsid w:val="00067E32"/>
    <w:rsid w:val="00083906"/>
    <w:rsid w:val="00084506"/>
    <w:rsid w:val="000847FC"/>
    <w:rsid w:val="000929AE"/>
    <w:rsid w:val="000A0B7D"/>
    <w:rsid w:val="000A0FE4"/>
    <w:rsid w:val="000B70B3"/>
    <w:rsid w:val="000C632A"/>
    <w:rsid w:val="000F1229"/>
    <w:rsid w:val="000F239F"/>
    <w:rsid w:val="000F2CC3"/>
    <w:rsid w:val="000F6066"/>
    <w:rsid w:val="000F6517"/>
    <w:rsid w:val="000F6B39"/>
    <w:rsid w:val="000F7732"/>
    <w:rsid w:val="001039E9"/>
    <w:rsid w:val="00104F03"/>
    <w:rsid w:val="0012430D"/>
    <w:rsid w:val="001435CC"/>
    <w:rsid w:val="00153E23"/>
    <w:rsid w:val="00154376"/>
    <w:rsid w:val="001553CE"/>
    <w:rsid w:val="001614FC"/>
    <w:rsid w:val="00165962"/>
    <w:rsid w:val="0017168F"/>
    <w:rsid w:val="00172167"/>
    <w:rsid w:val="001829B2"/>
    <w:rsid w:val="001844B1"/>
    <w:rsid w:val="00185449"/>
    <w:rsid w:val="00192701"/>
    <w:rsid w:val="0019371C"/>
    <w:rsid w:val="001A0824"/>
    <w:rsid w:val="001A5554"/>
    <w:rsid w:val="001A55E6"/>
    <w:rsid w:val="001B0C22"/>
    <w:rsid w:val="001B454D"/>
    <w:rsid w:val="001C4D6D"/>
    <w:rsid w:val="001D3908"/>
    <w:rsid w:val="001F032B"/>
    <w:rsid w:val="001F2C76"/>
    <w:rsid w:val="001F7F40"/>
    <w:rsid w:val="00212129"/>
    <w:rsid w:val="00213CE9"/>
    <w:rsid w:val="0021734C"/>
    <w:rsid w:val="002242B0"/>
    <w:rsid w:val="002247F4"/>
    <w:rsid w:val="00230FE9"/>
    <w:rsid w:val="0023223F"/>
    <w:rsid w:val="0024428B"/>
    <w:rsid w:val="00244749"/>
    <w:rsid w:val="00245BAA"/>
    <w:rsid w:val="00247A49"/>
    <w:rsid w:val="00251808"/>
    <w:rsid w:val="002579D1"/>
    <w:rsid w:val="002745F8"/>
    <w:rsid w:val="00283031"/>
    <w:rsid w:val="0029509E"/>
    <w:rsid w:val="00296134"/>
    <w:rsid w:val="002A2925"/>
    <w:rsid w:val="002A7955"/>
    <w:rsid w:val="002B3198"/>
    <w:rsid w:val="002C6803"/>
    <w:rsid w:val="002C6E65"/>
    <w:rsid w:val="002D1FA7"/>
    <w:rsid w:val="002D3BA3"/>
    <w:rsid w:val="002E15C0"/>
    <w:rsid w:val="002E42A8"/>
    <w:rsid w:val="002E43DB"/>
    <w:rsid w:val="002F1911"/>
    <w:rsid w:val="002F74D2"/>
    <w:rsid w:val="0030543F"/>
    <w:rsid w:val="003063D6"/>
    <w:rsid w:val="00311F89"/>
    <w:rsid w:val="003125EF"/>
    <w:rsid w:val="00322A7C"/>
    <w:rsid w:val="00326352"/>
    <w:rsid w:val="00330554"/>
    <w:rsid w:val="00331B99"/>
    <w:rsid w:val="00336678"/>
    <w:rsid w:val="003371BA"/>
    <w:rsid w:val="00340314"/>
    <w:rsid w:val="00343DF4"/>
    <w:rsid w:val="00347614"/>
    <w:rsid w:val="00356B8A"/>
    <w:rsid w:val="00363C7E"/>
    <w:rsid w:val="00367528"/>
    <w:rsid w:val="00370977"/>
    <w:rsid w:val="00374439"/>
    <w:rsid w:val="00377C1C"/>
    <w:rsid w:val="00382214"/>
    <w:rsid w:val="00382EDD"/>
    <w:rsid w:val="00386D85"/>
    <w:rsid w:val="003A08CF"/>
    <w:rsid w:val="003A343A"/>
    <w:rsid w:val="003A466E"/>
    <w:rsid w:val="003A5D0E"/>
    <w:rsid w:val="003A60A7"/>
    <w:rsid w:val="003B0906"/>
    <w:rsid w:val="003B2A50"/>
    <w:rsid w:val="003B3345"/>
    <w:rsid w:val="003C1234"/>
    <w:rsid w:val="003C4124"/>
    <w:rsid w:val="003D49AF"/>
    <w:rsid w:val="003E6BFB"/>
    <w:rsid w:val="003F0278"/>
    <w:rsid w:val="003F1E9D"/>
    <w:rsid w:val="003F76A0"/>
    <w:rsid w:val="00401E30"/>
    <w:rsid w:val="004179C8"/>
    <w:rsid w:val="00427A6E"/>
    <w:rsid w:val="004300EE"/>
    <w:rsid w:val="0043341C"/>
    <w:rsid w:val="00442705"/>
    <w:rsid w:val="00444A55"/>
    <w:rsid w:val="0044700B"/>
    <w:rsid w:val="0044760A"/>
    <w:rsid w:val="00453528"/>
    <w:rsid w:val="00453C0E"/>
    <w:rsid w:val="00461A90"/>
    <w:rsid w:val="004820BD"/>
    <w:rsid w:val="00484A1D"/>
    <w:rsid w:val="00484D69"/>
    <w:rsid w:val="004929AC"/>
    <w:rsid w:val="00492EAC"/>
    <w:rsid w:val="004A6419"/>
    <w:rsid w:val="004B531C"/>
    <w:rsid w:val="004C2337"/>
    <w:rsid w:val="004D3106"/>
    <w:rsid w:val="004D55B5"/>
    <w:rsid w:val="004E11C6"/>
    <w:rsid w:val="004E36AB"/>
    <w:rsid w:val="004F503B"/>
    <w:rsid w:val="004F551A"/>
    <w:rsid w:val="005002DF"/>
    <w:rsid w:val="00500EBD"/>
    <w:rsid w:val="00504232"/>
    <w:rsid w:val="00510C66"/>
    <w:rsid w:val="00511F4B"/>
    <w:rsid w:val="0051372C"/>
    <w:rsid w:val="00517C55"/>
    <w:rsid w:val="00521ED7"/>
    <w:rsid w:val="00526964"/>
    <w:rsid w:val="00531AD3"/>
    <w:rsid w:val="00532D5A"/>
    <w:rsid w:val="005354E4"/>
    <w:rsid w:val="00547942"/>
    <w:rsid w:val="00552729"/>
    <w:rsid w:val="00562D58"/>
    <w:rsid w:val="005648A4"/>
    <w:rsid w:val="005663D6"/>
    <w:rsid w:val="00570701"/>
    <w:rsid w:val="0057414B"/>
    <w:rsid w:val="0057576E"/>
    <w:rsid w:val="0058367D"/>
    <w:rsid w:val="00586D66"/>
    <w:rsid w:val="005A0877"/>
    <w:rsid w:val="005A17EC"/>
    <w:rsid w:val="005A1A1D"/>
    <w:rsid w:val="005A485B"/>
    <w:rsid w:val="005A6276"/>
    <w:rsid w:val="005A6B7D"/>
    <w:rsid w:val="005B2E05"/>
    <w:rsid w:val="005B5550"/>
    <w:rsid w:val="005B65F0"/>
    <w:rsid w:val="005D2A14"/>
    <w:rsid w:val="005D36E9"/>
    <w:rsid w:val="005E0059"/>
    <w:rsid w:val="005E261D"/>
    <w:rsid w:val="005E49A6"/>
    <w:rsid w:val="005E6D32"/>
    <w:rsid w:val="005F0DC8"/>
    <w:rsid w:val="005F0E6B"/>
    <w:rsid w:val="00600FA4"/>
    <w:rsid w:val="006038B3"/>
    <w:rsid w:val="00605720"/>
    <w:rsid w:val="00611BDC"/>
    <w:rsid w:val="006177DC"/>
    <w:rsid w:val="00623BD2"/>
    <w:rsid w:val="00626265"/>
    <w:rsid w:val="006269F8"/>
    <w:rsid w:val="00642EBC"/>
    <w:rsid w:val="00643B2E"/>
    <w:rsid w:val="00646AD1"/>
    <w:rsid w:val="0065766B"/>
    <w:rsid w:val="00670053"/>
    <w:rsid w:val="00673E71"/>
    <w:rsid w:val="006823DB"/>
    <w:rsid w:val="00692309"/>
    <w:rsid w:val="00694DDB"/>
    <w:rsid w:val="00697648"/>
    <w:rsid w:val="006A1E31"/>
    <w:rsid w:val="006A390F"/>
    <w:rsid w:val="006A580A"/>
    <w:rsid w:val="006B34CD"/>
    <w:rsid w:val="006C01A9"/>
    <w:rsid w:val="006C528F"/>
    <w:rsid w:val="006C691E"/>
    <w:rsid w:val="006C6CA7"/>
    <w:rsid w:val="006D59C3"/>
    <w:rsid w:val="006E4386"/>
    <w:rsid w:val="006E5310"/>
    <w:rsid w:val="006F0C81"/>
    <w:rsid w:val="006F5EED"/>
    <w:rsid w:val="006F7780"/>
    <w:rsid w:val="007116D0"/>
    <w:rsid w:val="00725CE5"/>
    <w:rsid w:val="0073019F"/>
    <w:rsid w:val="00734046"/>
    <w:rsid w:val="00735560"/>
    <w:rsid w:val="00736027"/>
    <w:rsid w:val="007370E0"/>
    <w:rsid w:val="007466B8"/>
    <w:rsid w:val="00751448"/>
    <w:rsid w:val="00751A09"/>
    <w:rsid w:val="0075383C"/>
    <w:rsid w:val="00754147"/>
    <w:rsid w:val="00756C08"/>
    <w:rsid w:val="00756D75"/>
    <w:rsid w:val="00760A58"/>
    <w:rsid w:val="00763073"/>
    <w:rsid w:val="0076560D"/>
    <w:rsid w:val="00767A99"/>
    <w:rsid w:val="00783065"/>
    <w:rsid w:val="00784D44"/>
    <w:rsid w:val="00793C8C"/>
    <w:rsid w:val="00793E7F"/>
    <w:rsid w:val="007940D2"/>
    <w:rsid w:val="00794B04"/>
    <w:rsid w:val="0079610B"/>
    <w:rsid w:val="00797739"/>
    <w:rsid w:val="007A5E60"/>
    <w:rsid w:val="007A7A1D"/>
    <w:rsid w:val="007B0382"/>
    <w:rsid w:val="007B4F7A"/>
    <w:rsid w:val="007B7CAA"/>
    <w:rsid w:val="007C28FF"/>
    <w:rsid w:val="007C5AC5"/>
    <w:rsid w:val="007D0B0D"/>
    <w:rsid w:val="007D26E7"/>
    <w:rsid w:val="007D58D1"/>
    <w:rsid w:val="007D68D7"/>
    <w:rsid w:val="007E17CF"/>
    <w:rsid w:val="007F5A15"/>
    <w:rsid w:val="0080157D"/>
    <w:rsid w:val="00813788"/>
    <w:rsid w:val="0082227E"/>
    <w:rsid w:val="00822B10"/>
    <w:rsid w:val="00823F06"/>
    <w:rsid w:val="00832862"/>
    <w:rsid w:val="00832F6E"/>
    <w:rsid w:val="00832F80"/>
    <w:rsid w:val="00833452"/>
    <w:rsid w:val="00834CE8"/>
    <w:rsid w:val="0083551E"/>
    <w:rsid w:val="00845A89"/>
    <w:rsid w:val="00845F36"/>
    <w:rsid w:val="008527A7"/>
    <w:rsid w:val="00853603"/>
    <w:rsid w:val="008550E7"/>
    <w:rsid w:val="00856D92"/>
    <w:rsid w:val="00866267"/>
    <w:rsid w:val="008666C1"/>
    <w:rsid w:val="00866773"/>
    <w:rsid w:val="008706BC"/>
    <w:rsid w:val="00872CCF"/>
    <w:rsid w:val="008833F6"/>
    <w:rsid w:val="00890A44"/>
    <w:rsid w:val="00891DDA"/>
    <w:rsid w:val="00894724"/>
    <w:rsid w:val="008A09D1"/>
    <w:rsid w:val="008A37FE"/>
    <w:rsid w:val="008B40EB"/>
    <w:rsid w:val="008B5F0B"/>
    <w:rsid w:val="008B78AD"/>
    <w:rsid w:val="008C37F3"/>
    <w:rsid w:val="008C5BE5"/>
    <w:rsid w:val="008C7FED"/>
    <w:rsid w:val="0090595F"/>
    <w:rsid w:val="0090670A"/>
    <w:rsid w:val="00906781"/>
    <w:rsid w:val="009211BA"/>
    <w:rsid w:val="00922838"/>
    <w:rsid w:val="009339E2"/>
    <w:rsid w:val="00942CCA"/>
    <w:rsid w:val="00945930"/>
    <w:rsid w:val="00947118"/>
    <w:rsid w:val="009529F5"/>
    <w:rsid w:val="009572C9"/>
    <w:rsid w:val="009607CA"/>
    <w:rsid w:val="0096088C"/>
    <w:rsid w:val="009728CB"/>
    <w:rsid w:val="00975273"/>
    <w:rsid w:val="009764E0"/>
    <w:rsid w:val="0098148B"/>
    <w:rsid w:val="00983F16"/>
    <w:rsid w:val="00984A71"/>
    <w:rsid w:val="00985B39"/>
    <w:rsid w:val="009866EC"/>
    <w:rsid w:val="0099382A"/>
    <w:rsid w:val="00994C12"/>
    <w:rsid w:val="009A3A67"/>
    <w:rsid w:val="009D1070"/>
    <w:rsid w:val="009D2804"/>
    <w:rsid w:val="009D3350"/>
    <w:rsid w:val="009D66DD"/>
    <w:rsid w:val="009F0766"/>
    <w:rsid w:val="009F19B6"/>
    <w:rsid w:val="009F4B40"/>
    <w:rsid w:val="00A03853"/>
    <w:rsid w:val="00A041FB"/>
    <w:rsid w:val="00A11F99"/>
    <w:rsid w:val="00A156D9"/>
    <w:rsid w:val="00A15FB6"/>
    <w:rsid w:val="00A243BC"/>
    <w:rsid w:val="00A27943"/>
    <w:rsid w:val="00A31D43"/>
    <w:rsid w:val="00A36061"/>
    <w:rsid w:val="00A402C6"/>
    <w:rsid w:val="00A5008B"/>
    <w:rsid w:val="00A65CD4"/>
    <w:rsid w:val="00A70F4C"/>
    <w:rsid w:val="00A736E3"/>
    <w:rsid w:val="00AA6478"/>
    <w:rsid w:val="00AA6A67"/>
    <w:rsid w:val="00AB2670"/>
    <w:rsid w:val="00AB2B0F"/>
    <w:rsid w:val="00AC096E"/>
    <w:rsid w:val="00AC2008"/>
    <w:rsid w:val="00AC3BE6"/>
    <w:rsid w:val="00AC5736"/>
    <w:rsid w:val="00AC69B7"/>
    <w:rsid w:val="00AC7691"/>
    <w:rsid w:val="00AD689E"/>
    <w:rsid w:val="00AD7D6F"/>
    <w:rsid w:val="00AE5A16"/>
    <w:rsid w:val="00AF0A71"/>
    <w:rsid w:val="00AF2833"/>
    <w:rsid w:val="00AF2A0E"/>
    <w:rsid w:val="00B03355"/>
    <w:rsid w:val="00B0469B"/>
    <w:rsid w:val="00B127DF"/>
    <w:rsid w:val="00B12E2B"/>
    <w:rsid w:val="00B14566"/>
    <w:rsid w:val="00B237EB"/>
    <w:rsid w:val="00B24D94"/>
    <w:rsid w:val="00B268E1"/>
    <w:rsid w:val="00B269D7"/>
    <w:rsid w:val="00B303C2"/>
    <w:rsid w:val="00B362C3"/>
    <w:rsid w:val="00B43F7F"/>
    <w:rsid w:val="00B63A00"/>
    <w:rsid w:val="00B651CC"/>
    <w:rsid w:val="00B73F27"/>
    <w:rsid w:val="00B74C14"/>
    <w:rsid w:val="00B92BAD"/>
    <w:rsid w:val="00B9520A"/>
    <w:rsid w:val="00B979F5"/>
    <w:rsid w:val="00BA07A7"/>
    <w:rsid w:val="00BA3056"/>
    <w:rsid w:val="00BB47F3"/>
    <w:rsid w:val="00BC4158"/>
    <w:rsid w:val="00BD0ED0"/>
    <w:rsid w:val="00BE7259"/>
    <w:rsid w:val="00C06346"/>
    <w:rsid w:val="00C10571"/>
    <w:rsid w:val="00C204F0"/>
    <w:rsid w:val="00C24E7B"/>
    <w:rsid w:val="00C36E42"/>
    <w:rsid w:val="00C51DAF"/>
    <w:rsid w:val="00C52425"/>
    <w:rsid w:val="00C555AC"/>
    <w:rsid w:val="00C56CDE"/>
    <w:rsid w:val="00C5764E"/>
    <w:rsid w:val="00C64274"/>
    <w:rsid w:val="00C65487"/>
    <w:rsid w:val="00C65987"/>
    <w:rsid w:val="00C74F01"/>
    <w:rsid w:val="00C83D98"/>
    <w:rsid w:val="00C87EB0"/>
    <w:rsid w:val="00C9140D"/>
    <w:rsid w:val="00C92139"/>
    <w:rsid w:val="00C94906"/>
    <w:rsid w:val="00C96C96"/>
    <w:rsid w:val="00CA0830"/>
    <w:rsid w:val="00CA08E7"/>
    <w:rsid w:val="00CA0BB3"/>
    <w:rsid w:val="00CB3E8F"/>
    <w:rsid w:val="00CB7617"/>
    <w:rsid w:val="00CC2CF9"/>
    <w:rsid w:val="00CC55CE"/>
    <w:rsid w:val="00CD3458"/>
    <w:rsid w:val="00CE7048"/>
    <w:rsid w:val="00CF0ED4"/>
    <w:rsid w:val="00CF10A0"/>
    <w:rsid w:val="00D043A5"/>
    <w:rsid w:val="00D06294"/>
    <w:rsid w:val="00D170C8"/>
    <w:rsid w:val="00D20CA5"/>
    <w:rsid w:val="00D22F7F"/>
    <w:rsid w:val="00D23039"/>
    <w:rsid w:val="00D25834"/>
    <w:rsid w:val="00D27104"/>
    <w:rsid w:val="00D35DA8"/>
    <w:rsid w:val="00D41A48"/>
    <w:rsid w:val="00D41A51"/>
    <w:rsid w:val="00D4719D"/>
    <w:rsid w:val="00D47863"/>
    <w:rsid w:val="00D51301"/>
    <w:rsid w:val="00D51A79"/>
    <w:rsid w:val="00D54428"/>
    <w:rsid w:val="00D619CB"/>
    <w:rsid w:val="00D66E92"/>
    <w:rsid w:val="00D74723"/>
    <w:rsid w:val="00D75966"/>
    <w:rsid w:val="00D76DA8"/>
    <w:rsid w:val="00D76EB9"/>
    <w:rsid w:val="00D921BD"/>
    <w:rsid w:val="00D97840"/>
    <w:rsid w:val="00DB2C30"/>
    <w:rsid w:val="00DC0F80"/>
    <w:rsid w:val="00DC1C67"/>
    <w:rsid w:val="00DD7D0E"/>
    <w:rsid w:val="00DF02D4"/>
    <w:rsid w:val="00DF2AD8"/>
    <w:rsid w:val="00DF7FCB"/>
    <w:rsid w:val="00E066BD"/>
    <w:rsid w:val="00E153D4"/>
    <w:rsid w:val="00E1736F"/>
    <w:rsid w:val="00E17FF5"/>
    <w:rsid w:val="00E215B0"/>
    <w:rsid w:val="00E224FD"/>
    <w:rsid w:val="00E26009"/>
    <w:rsid w:val="00E3162A"/>
    <w:rsid w:val="00E37C85"/>
    <w:rsid w:val="00E407C9"/>
    <w:rsid w:val="00E46BD6"/>
    <w:rsid w:val="00E5280E"/>
    <w:rsid w:val="00E5401A"/>
    <w:rsid w:val="00E55EDB"/>
    <w:rsid w:val="00E56172"/>
    <w:rsid w:val="00E60002"/>
    <w:rsid w:val="00E63C4E"/>
    <w:rsid w:val="00E730DF"/>
    <w:rsid w:val="00E74D76"/>
    <w:rsid w:val="00E754A7"/>
    <w:rsid w:val="00E81909"/>
    <w:rsid w:val="00E83D4E"/>
    <w:rsid w:val="00E84A18"/>
    <w:rsid w:val="00E84C25"/>
    <w:rsid w:val="00E84FF9"/>
    <w:rsid w:val="00E93BC2"/>
    <w:rsid w:val="00EA7020"/>
    <w:rsid w:val="00EB2FD4"/>
    <w:rsid w:val="00EB7300"/>
    <w:rsid w:val="00EC5664"/>
    <w:rsid w:val="00EE0CE1"/>
    <w:rsid w:val="00EE1078"/>
    <w:rsid w:val="00EF79B0"/>
    <w:rsid w:val="00F00392"/>
    <w:rsid w:val="00F024DB"/>
    <w:rsid w:val="00F14333"/>
    <w:rsid w:val="00F143B1"/>
    <w:rsid w:val="00F1451E"/>
    <w:rsid w:val="00F23CF0"/>
    <w:rsid w:val="00F26EFD"/>
    <w:rsid w:val="00F3777D"/>
    <w:rsid w:val="00F45942"/>
    <w:rsid w:val="00F45AE1"/>
    <w:rsid w:val="00F5192E"/>
    <w:rsid w:val="00F53F01"/>
    <w:rsid w:val="00F57D63"/>
    <w:rsid w:val="00F640B5"/>
    <w:rsid w:val="00F67176"/>
    <w:rsid w:val="00F711B9"/>
    <w:rsid w:val="00F765BA"/>
    <w:rsid w:val="00F81F40"/>
    <w:rsid w:val="00F90DFB"/>
    <w:rsid w:val="00F91089"/>
    <w:rsid w:val="00F94DE6"/>
    <w:rsid w:val="00FA33E4"/>
    <w:rsid w:val="00FB0D99"/>
    <w:rsid w:val="00FB523A"/>
    <w:rsid w:val="00FB5471"/>
    <w:rsid w:val="00FB606D"/>
    <w:rsid w:val="00FC18D8"/>
    <w:rsid w:val="00FC688B"/>
    <w:rsid w:val="00FC7BB3"/>
    <w:rsid w:val="00FC7D4F"/>
    <w:rsid w:val="00FD0CCE"/>
    <w:rsid w:val="00FE48C9"/>
    <w:rsid w:val="00FE69B2"/>
    <w:rsid w:val="00FF48B9"/>
    <w:rsid w:val="00FF49EB"/>
    <w:rsid w:val="01680748"/>
    <w:rsid w:val="01A3073B"/>
    <w:rsid w:val="01FB06A5"/>
    <w:rsid w:val="02883661"/>
    <w:rsid w:val="033A18A1"/>
    <w:rsid w:val="04A9605B"/>
    <w:rsid w:val="06264A4A"/>
    <w:rsid w:val="063B5B78"/>
    <w:rsid w:val="078A03D3"/>
    <w:rsid w:val="07CA76CE"/>
    <w:rsid w:val="07FC0BA5"/>
    <w:rsid w:val="085B0DBB"/>
    <w:rsid w:val="08E33793"/>
    <w:rsid w:val="09434D9D"/>
    <w:rsid w:val="09B554AF"/>
    <w:rsid w:val="09F92B1D"/>
    <w:rsid w:val="0A694752"/>
    <w:rsid w:val="0AD10D6A"/>
    <w:rsid w:val="0B5E36D3"/>
    <w:rsid w:val="0BB30987"/>
    <w:rsid w:val="0C76193E"/>
    <w:rsid w:val="0DCA1AB9"/>
    <w:rsid w:val="0DF07EE3"/>
    <w:rsid w:val="0E643518"/>
    <w:rsid w:val="0F102792"/>
    <w:rsid w:val="0F8B118C"/>
    <w:rsid w:val="10344DD0"/>
    <w:rsid w:val="10633DCE"/>
    <w:rsid w:val="107B4D5D"/>
    <w:rsid w:val="10DD4EBB"/>
    <w:rsid w:val="12AE0195"/>
    <w:rsid w:val="130A103D"/>
    <w:rsid w:val="13985B17"/>
    <w:rsid w:val="14CB5B87"/>
    <w:rsid w:val="152F6116"/>
    <w:rsid w:val="155C3CBE"/>
    <w:rsid w:val="15F93F79"/>
    <w:rsid w:val="162B62D2"/>
    <w:rsid w:val="16693DC2"/>
    <w:rsid w:val="16AD7FB9"/>
    <w:rsid w:val="17EDC74B"/>
    <w:rsid w:val="183F1493"/>
    <w:rsid w:val="18FC4FBA"/>
    <w:rsid w:val="190768CF"/>
    <w:rsid w:val="19AF3334"/>
    <w:rsid w:val="19F5075E"/>
    <w:rsid w:val="1AAB4A91"/>
    <w:rsid w:val="1B0E4ACA"/>
    <w:rsid w:val="1B8B48E8"/>
    <w:rsid w:val="1C3E3265"/>
    <w:rsid w:val="1C8659B7"/>
    <w:rsid w:val="1C9808FD"/>
    <w:rsid w:val="1D2422E4"/>
    <w:rsid w:val="1D934311"/>
    <w:rsid w:val="1DB6582E"/>
    <w:rsid w:val="1F096FB1"/>
    <w:rsid w:val="1F533349"/>
    <w:rsid w:val="20BD1F44"/>
    <w:rsid w:val="214135A7"/>
    <w:rsid w:val="21BF009D"/>
    <w:rsid w:val="22873147"/>
    <w:rsid w:val="229233C9"/>
    <w:rsid w:val="22B90D41"/>
    <w:rsid w:val="23737E65"/>
    <w:rsid w:val="23DA218B"/>
    <w:rsid w:val="252F365E"/>
    <w:rsid w:val="25FE291E"/>
    <w:rsid w:val="263611B5"/>
    <w:rsid w:val="27143262"/>
    <w:rsid w:val="288F7729"/>
    <w:rsid w:val="29F90ABD"/>
    <w:rsid w:val="2A0D1A99"/>
    <w:rsid w:val="2A213392"/>
    <w:rsid w:val="2A5700B2"/>
    <w:rsid w:val="2AC96FF6"/>
    <w:rsid w:val="2B5E7BEB"/>
    <w:rsid w:val="2C9F3729"/>
    <w:rsid w:val="2CDA604D"/>
    <w:rsid w:val="2D441354"/>
    <w:rsid w:val="2D5304A2"/>
    <w:rsid w:val="2D68079A"/>
    <w:rsid w:val="2DF700D9"/>
    <w:rsid w:val="2E4550FC"/>
    <w:rsid w:val="2E514683"/>
    <w:rsid w:val="2EBACCEC"/>
    <w:rsid w:val="2EBD433B"/>
    <w:rsid w:val="2F276578"/>
    <w:rsid w:val="2FF62EC1"/>
    <w:rsid w:val="2FFC7DCE"/>
    <w:rsid w:val="32C1444F"/>
    <w:rsid w:val="33072028"/>
    <w:rsid w:val="34671B17"/>
    <w:rsid w:val="368F078E"/>
    <w:rsid w:val="374F01EB"/>
    <w:rsid w:val="376213FE"/>
    <w:rsid w:val="376D011C"/>
    <w:rsid w:val="38891DB8"/>
    <w:rsid w:val="38A16843"/>
    <w:rsid w:val="398E6CC1"/>
    <w:rsid w:val="398F5D75"/>
    <w:rsid w:val="399125CB"/>
    <w:rsid w:val="39A91FD3"/>
    <w:rsid w:val="3ABA7D5B"/>
    <w:rsid w:val="3C4F4F38"/>
    <w:rsid w:val="3C9F6A2C"/>
    <w:rsid w:val="3CA5540E"/>
    <w:rsid w:val="3CE416AE"/>
    <w:rsid w:val="3D4E0105"/>
    <w:rsid w:val="3D6764E5"/>
    <w:rsid w:val="3E82529D"/>
    <w:rsid w:val="3EAD0C0C"/>
    <w:rsid w:val="3F7FF403"/>
    <w:rsid w:val="41F15E70"/>
    <w:rsid w:val="42BF5395"/>
    <w:rsid w:val="436C4015"/>
    <w:rsid w:val="43772DF4"/>
    <w:rsid w:val="43C35D22"/>
    <w:rsid w:val="43D025F5"/>
    <w:rsid w:val="441A20EA"/>
    <w:rsid w:val="443469F5"/>
    <w:rsid w:val="44FD328B"/>
    <w:rsid w:val="462F56C6"/>
    <w:rsid w:val="472E36B4"/>
    <w:rsid w:val="47F15329"/>
    <w:rsid w:val="48B76D8F"/>
    <w:rsid w:val="49DD2383"/>
    <w:rsid w:val="4C1F3EFD"/>
    <w:rsid w:val="4CA639F1"/>
    <w:rsid w:val="4CE34B9C"/>
    <w:rsid w:val="4D38031C"/>
    <w:rsid w:val="4EAD471B"/>
    <w:rsid w:val="50EF43CF"/>
    <w:rsid w:val="535E0F14"/>
    <w:rsid w:val="53D31D87"/>
    <w:rsid w:val="557E53F1"/>
    <w:rsid w:val="56226E9B"/>
    <w:rsid w:val="56D714C5"/>
    <w:rsid w:val="57E61A10"/>
    <w:rsid w:val="57FF4FBB"/>
    <w:rsid w:val="58D36AC3"/>
    <w:rsid w:val="58DE7204"/>
    <w:rsid w:val="594E097A"/>
    <w:rsid w:val="598310D4"/>
    <w:rsid w:val="59F65C7E"/>
    <w:rsid w:val="5ACC4005"/>
    <w:rsid w:val="5B64133E"/>
    <w:rsid w:val="5B9A4CA7"/>
    <w:rsid w:val="5BE661BF"/>
    <w:rsid w:val="5CB33954"/>
    <w:rsid w:val="5D7A3760"/>
    <w:rsid w:val="5F2D2C93"/>
    <w:rsid w:val="5FBF5A6B"/>
    <w:rsid w:val="5FC23025"/>
    <w:rsid w:val="6098413C"/>
    <w:rsid w:val="60E63616"/>
    <w:rsid w:val="60FB2C8B"/>
    <w:rsid w:val="61907CF7"/>
    <w:rsid w:val="61C548D6"/>
    <w:rsid w:val="63123A52"/>
    <w:rsid w:val="631877B6"/>
    <w:rsid w:val="63441F36"/>
    <w:rsid w:val="641941AB"/>
    <w:rsid w:val="649E0E16"/>
    <w:rsid w:val="64C701D0"/>
    <w:rsid w:val="65501489"/>
    <w:rsid w:val="65683634"/>
    <w:rsid w:val="657E0B48"/>
    <w:rsid w:val="66264D37"/>
    <w:rsid w:val="662B15AE"/>
    <w:rsid w:val="67FA3CBD"/>
    <w:rsid w:val="67FF5FF1"/>
    <w:rsid w:val="686F3A8E"/>
    <w:rsid w:val="688D6DBF"/>
    <w:rsid w:val="691B00F9"/>
    <w:rsid w:val="69BE70C4"/>
    <w:rsid w:val="69F831FA"/>
    <w:rsid w:val="6A2A1384"/>
    <w:rsid w:val="6AFEE48C"/>
    <w:rsid w:val="6B5E0AAF"/>
    <w:rsid w:val="6BD31768"/>
    <w:rsid w:val="6D103417"/>
    <w:rsid w:val="6D342528"/>
    <w:rsid w:val="6D73A7A8"/>
    <w:rsid w:val="6DED540B"/>
    <w:rsid w:val="6EC205F2"/>
    <w:rsid w:val="717383BB"/>
    <w:rsid w:val="71EA46D2"/>
    <w:rsid w:val="72556080"/>
    <w:rsid w:val="72FB5971"/>
    <w:rsid w:val="731F3CDF"/>
    <w:rsid w:val="7367CFA8"/>
    <w:rsid w:val="7368470D"/>
    <w:rsid w:val="73762533"/>
    <w:rsid w:val="73F6855F"/>
    <w:rsid w:val="743E50DD"/>
    <w:rsid w:val="74507E06"/>
    <w:rsid w:val="74FB6D7E"/>
    <w:rsid w:val="74FC1995"/>
    <w:rsid w:val="74FD2CB8"/>
    <w:rsid w:val="75ED062E"/>
    <w:rsid w:val="75FF44DB"/>
    <w:rsid w:val="76413F68"/>
    <w:rsid w:val="765C6DB5"/>
    <w:rsid w:val="76B529FB"/>
    <w:rsid w:val="77210E87"/>
    <w:rsid w:val="77B1FF77"/>
    <w:rsid w:val="785A2E96"/>
    <w:rsid w:val="797F503F"/>
    <w:rsid w:val="799A7C87"/>
    <w:rsid w:val="7A2A0ED3"/>
    <w:rsid w:val="7A6B49A6"/>
    <w:rsid w:val="7AC35E02"/>
    <w:rsid w:val="7AD16771"/>
    <w:rsid w:val="7B116B6D"/>
    <w:rsid w:val="7B5615BC"/>
    <w:rsid w:val="7B7FB31D"/>
    <w:rsid w:val="7B973D59"/>
    <w:rsid w:val="7BAE59D5"/>
    <w:rsid w:val="7BEC7AA8"/>
    <w:rsid w:val="7BFD26D4"/>
    <w:rsid w:val="7BFE8EC0"/>
    <w:rsid w:val="7DA61B5B"/>
    <w:rsid w:val="7DF77DD2"/>
    <w:rsid w:val="7DFFA53F"/>
    <w:rsid w:val="7F2FE11E"/>
    <w:rsid w:val="7F5F1F28"/>
    <w:rsid w:val="7F6E0A32"/>
    <w:rsid w:val="7F7BA24F"/>
    <w:rsid w:val="7FAB99E8"/>
    <w:rsid w:val="7FB746D5"/>
    <w:rsid w:val="7FDE5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1B10DFA1"/>
  <w15:docId w15:val="{D83DDE77-F810-42D8-A858-7B5E29159A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uiPriority="39" w:unhideWhenUsed="1" w:qFormat="1"/>
    <w:lsdException w:name="toc 3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iPriority="0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uiPriority="0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uiPriority="0" w:qFormat="1"/>
    <w:lsdException w:name="Body Text Indent 3" w:semiHidden="1" w:unhideWhenUsed="1"/>
    <w:lsdException w:name="Block Text" w:semiHidden="1" w:unhideWhenUsed="1"/>
    <w:lsdException w:name="Hyperlink" w:qFormat="1"/>
    <w:lsdException w:name="FollowedHyperlink" w:semiHidden="1" w:unhideWhenUsed="1" w:qFormat="1"/>
    <w:lsdException w:name="Strong" w:uiPriority="0" w:qFormat="1"/>
    <w:lsdException w:name="Emphasis" w:uiPriority="20" w:qFormat="1"/>
    <w:lsdException w:name="Document Map" w:semiHidden="1" w:unhideWhenUsed="1"/>
    <w:lsdException w:name="Plain Text" w:uiPriority="0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widowControl/>
      <w:spacing w:before="340" w:after="330" w:line="578" w:lineRule="auto"/>
      <w:jc w:val="left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uiPriority w:val="99"/>
    <w:unhideWhenUsed/>
    <w:qFormat/>
    <w:pPr>
      <w:widowControl/>
      <w:jc w:val="left"/>
    </w:pPr>
  </w:style>
  <w:style w:type="paragraph" w:styleId="TOC3">
    <w:name w:val="toc 3"/>
    <w:basedOn w:val="a"/>
    <w:next w:val="a"/>
    <w:uiPriority w:val="39"/>
    <w:unhideWhenUsed/>
    <w:qFormat/>
    <w:pPr>
      <w:widowControl/>
      <w:spacing w:after="100" w:line="259" w:lineRule="auto"/>
      <w:ind w:left="440"/>
      <w:jc w:val="left"/>
    </w:pPr>
    <w:rPr>
      <w:rFonts w:asciiTheme="minorHAnsi" w:eastAsiaTheme="minorEastAsia" w:hAnsiTheme="minorHAnsi"/>
      <w:kern w:val="0"/>
      <w:sz w:val="22"/>
      <w:szCs w:val="22"/>
    </w:rPr>
  </w:style>
  <w:style w:type="paragraph" w:styleId="a5">
    <w:name w:val="Plain Text"/>
    <w:basedOn w:val="a"/>
    <w:link w:val="a6"/>
    <w:qFormat/>
    <w:pPr>
      <w:spacing w:line="360" w:lineRule="auto"/>
      <w:ind w:firstLineChars="200" w:firstLine="480"/>
    </w:pPr>
    <w:rPr>
      <w:rFonts w:ascii="仿宋_GB2312"/>
      <w:sz w:val="24"/>
    </w:rPr>
  </w:style>
  <w:style w:type="paragraph" w:styleId="21">
    <w:name w:val="Body Text Indent 2"/>
    <w:basedOn w:val="a"/>
    <w:link w:val="22"/>
    <w:qFormat/>
    <w:pPr>
      <w:widowControl/>
      <w:ind w:firstLineChars="200" w:firstLine="562"/>
      <w:jc w:val="left"/>
    </w:pPr>
    <w:rPr>
      <w:b/>
      <w:bCs/>
      <w:sz w:val="28"/>
      <w:szCs w:val="24"/>
    </w:rPr>
  </w:style>
  <w:style w:type="paragraph" w:styleId="a7">
    <w:name w:val="Balloon Text"/>
    <w:basedOn w:val="a"/>
    <w:link w:val="a8"/>
    <w:uiPriority w:val="99"/>
    <w:semiHidden/>
    <w:unhideWhenUsed/>
    <w:qFormat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b">
    <w:name w:val="header"/>
    <w:basedOn w:val="a"/>
    <w:link w:val="ac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a"/>
    <w:next w:val="a"/>
    <w:uiPriority w:val="39"/>
    <w:unhideWhenUsed/>
    <w:qFormat/>
    <w:pPr>
      <w:widowControl/>
      <w:tabs>
        <w:tab w:val="right" w:leader="dot" w:pos="8720"/>
      </w:tabs>
      <w:spacing w:after="100" w:afterAutospacing="1" w:line="360" w:lineRule="auto"/>
      <w:jc w:val="left"/>
    </w:pPr>
    <w:rPr>
      <w:rFonts w:ascii="仿宋_GB2312" w:eastAsia="仿宋_GB2312" w:hAnsi="宋体"/>
      <w:b/>
      <w:bCs/>
      <w:kern w:val="0"/>
      <w:sz w:val="32"/>
      <w:szCs w:val="32"/>
    </w:rPr>
  </w:style>
  <w:style w:type="paragraph" w:styleId="TOC2">
    <w:name w:val="toc 2"/>
    <w:basedOn w:val="a"/>
    <w:next w:val="a"/>
    <w:uiPriority w:val="39"/>
    <w:unhideWhenUsed/>
    <w:qFormat/>
    <w:pPr>
      <w:ind w:leftChars="200" w:left="420"/>
    </w:pPr>
  </w:style>
  <w:style w:type="paragraph" w:styleId="ad">
    <w:name w:val="Normal (Web)"/>
    <w:basedOn w:val="a"/>
    <w:semiHidden/>
    <w:unhideWhenUsed/>
    <w:qFormat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styleId="ae">
    <w:name w:val="Title"/>
    <w:basedOn w:val="a"/>
    <w:next w:val="a"/>
    <w:link w:val="af"/>
    <w:qFormat/>
    <w:pPr>
      <w:widowControl/>
      <w:spacing w:before="240" w:after="60"/>
      <w:jc w:val="center"/>
      <w:outlineLvl w:val="0"/>
    </w:pPr>
    <w:rPr>
      <w:rFonts w:ascii="Cambria" w:eastAsia="黑体" w:hAnsi="Cambria"/>
      <w:b/>
      <w:bCs/>
      <w:sz w:val="52"/>
      <w:szCs w:val="32"/>
    </w:rPr>
  </w:style>
  <w:style w:type="paragraph" w:styleId="af0">
    <w:name w:val="annotation subject"/>
    <w:basedOn w:val="a3"/>
    <w:next w:val="a3"/>
    <w:link w:val="af1"/>
    <w:uiPriority w:val="99"/>
    <w:semiHidden/>
    <w:unhideWhenUsed/>
    <w:qFormat/>
    <w:rPr>
      <w:b/>
      <w:bCs/>
    </w:rPr>
  </w:style>
  <w:style w:type="table" w:styleId="af2">
    <w:name w:val="Table Grid"/>
    <w:basedOn w:val="a1"/>
    <w:uiPriority w:val="5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3">
    <w:name w:val="Strong"/>
    <w:basedOn w:val="a0"/>
    <w:qFormat/>
    <w:rPr>
      <w:b/>
      <w:bCs/>
    </w:rPr>
  </w:style>
  <w:style w:type="character" w:styleId="af4">
    <w:name w:val="page number"/>
    <w:basedOn w:val="a0"/>
    <w:qFormat/>
  </w:style>
  <w:style w:type="character" w:styleId="af5">
    <w:name w:val="Hyperlink"/>
    <w:uiPriority w:val="99"/>
    <w:qFormat/>
    <w:rPr>
      <w:color w:val="0000FF"/>
      <w:u w:val="single"/>
    </w:rPr>
  </w:style>
  <w:style w:type="character" w:styleId="af6">
    <w:name w:val="annotation reference"/>
    <w:basedOn w:val="a0"/>
    <w:uiPriority w:val="99"/>
    <w:semiHidden/>
    <w:unhideWhenUsed/>
    <w:qFormat/>
    <w:rPr>
      <w:sz w:val="21"/>
      <w:szCs w:val="21"/>
    </w:rPr>
  </w:style>
  <w:style w:type="character" w:customStyle="1" w:styleId="10">
    <w:name w:val="标题 1 字符"/>
    <w:basedOn w:val="a0"/>
    <w:link w:val="1"/>
    <w:uiPriority w:val="9"/>
    <w:qFormat/>
    <w:rPr>
      <w:rFonts w:ascii="Times New Roman" w:eastAsia="宋体" w:hAnsi="Times New Roman" w:cs="Times New Roman"/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qFormat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c">
    <w:name w:val="页眉 字符"/>
    <w:basedOn w:val="a0"/>
    <w:link w:val="ab"/>
    <w:qFormat/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qFormat/>
    <w:rPr>
      <w:sz w:val="18"/>
      <w:szCs w:val="18"/>
    </w:rPr>
  </w:style>
  <w:style w:type="paragraph" w:customStyle="1" w:styleId="11">
    <w:name w:val="样式1"/>
    <w:basedOn w:val="a"/>
    <w:qFormat/>
    <w:pPr>
      <w:spacing w:line="600" w:lineRule="exact"/>
      <w:ind w:firstLineChars="200" w:firstLine="200"/>
    </w:pPr>
    <w:rPr>
      <w:rFonts w:eastAsia="方正仿宋简体"/>
      <w:bCs/>
      <w:snapToGrid w:val="0"/>
      <w:kern w:val="0"/>
      <w:sz w:val="32"/>
      <w:szCs w:val="32"/>
    </w:rPr>
  </w:style>
  <w:style w:type="character" w:customStyle="1" w:styleId="a8">
    <w:name w:val="批注框文本 字符"/>
    <w:basedOn w:val="a0"/>
    <w:link w:val="a7"/>
    <w:uiPriority w:val="99"/>
    <w:semiHidden/>
    <w:qFormat/>
    <w:rPr>
      <w:rFonts w:ascii="Times New Roman" w:eastAsia="宋体" w:hAnsi="Times New Roman" w:cs="Times New Roman"/>
      <w:sz w:val="18"/>
      <w:szCs w:val="18"/>
    </w:rPr>
  </w:style>
  <w:style w:type="character" w:customStyle="1" w:styleId="a4">
    <w:name w:val="批注文字 字符"/>
    <w:basedOn w:val="a0"/>
    <w:link w:val="a3"/>
    <w:uiPriority w:val="99"/>
    <w:qFormat/>
    <w:rPr>
      <w:rFonts w:ascii="Times New Roman" w:eastAsia="宋体" w:hAnsi="Times New Roman" w:cs="Times New Roman"/>
      <w:szCs w:val="20"/>
    </w:rPr>
  </w:style>
  <w:style w:type="character" w:customStyle="1" w:styleId="a6">
    <w:name w:val="纯文本 字符"/>
    <w:basedOn w:val="a0"/>
    <w:link w:val="a5"/>
    <w:qFormat/>
    <w:rPr>
      <w:rFonts w:ascii="仿宋_GB2312" w:eastAsia="宋体" w:hAnsi="Times New Roman" w:cs="Times New Roman"/>
      <w:sz w:val="24"/>
      <w:szCs w:val="20"/>
    </w:rPr>
  </w:style>
  <w:style w:type="paragraph" w:customStyle="1" w:styleId="Style8">
    <w:name w:val="_Style 8"/>
    <w:basedOn w:val="a"/>
    <w:next w:val="a"/>
    <w:qFormat/>
    <w:pPr>
      <w:spacing w:line="360" w:lineRule="auto"/>
      <w:ind w:firstLineChars="200" w:firstLine="480"/>
    </w:pPr>
    <w:rPr>
      <w:rFonts w:ascii="仿宋_GB2312"/>
      <w:sz w:val="24"/>
    </w:rPr>
  </w:style>
  <w:style w:type="paragraph" w:styleId="af7">
    <w:name w:val="List Paragraph"/>
    <w:basedOn w:val="a"/>
    <w:uiPriority w:val="34"/>
    <w:qFormat/>
    <w:pPr>
      <w:ind w:firstLineChars="200" w:firstLine="420"/>
    </w:pPr>
    <w:rPr>
      <w:rFonts w:ascii="仿宋_GB2312" w:eastAsia="仿宋_GB2312"/>
      <w:spacing w:val="-4"/>
      <w:sz w:val="32"/>
    </w:rPr>
  </w:style>
  <w:style w:type="character" w:customStyle="1" w:styleId="22">
    <w:name w:val="正文文本缩进 2 字符"/>
    <w:basedOn w:val="a0"/>
    <w:link w:val="21"/>
    <w:qFormat/>
    <w:rPr>
      <w:rFonts w:ascii="Times New Roman" w:eastAsia="宋体" w:hAnsi="Times New Roman" w:cs="Times New Roman"/>
      <w:b/>
      <w:bCs/>
      <w:sz w:val="28"/>
      <w:szCs w:val="24"/>
    </w:rPr>
  </w:style>
  <w:style w:type="character" w:customStyle="1" w:styleId="af">
    <w:name w:val="标题 字符"/>
    <w:basedOn w:val="a0"/>
    <w:link w:val="ae"/>
    <w:qFormat/>
    <w:rPr>
      <w:rFonts w:ascii="Cambria" w:eastAsia="黑体" w:hAnsi="Cambria" w:cs="Times New Roman"/>
      <w:b/>
      <w:bCs/>
      <w:sz w:val="52"/>
      <w:szCs w:val="32"/>
    </w:rPr>
  </w:style>
  <w:style w:type="character" w:customStyle="1" w:styleId="af1">
    <w:name w:val="批注主题 字符"/>
    <w:basedOn w:val="a4"/>
    <w:link w:val="af0"/>
    <w:uiPriority w:val="99"/>
    <w:semiHidden/>
    <w:qFormat/>
    <w:rPr>
      <w:rFonts w:ascii="Times New Roman" w:eastAsia="宋体" w:hAnsi="Times New Roman" w:cs="Times New Roman"/>
      <w:b/>
      <w:bCs/>
      <w:szCs w:val="20"/>
    </w:rPr>
  </w:style>
  <w:style w:type="character" w:customStyle="1" w:styleId="title1">
    <w:name w:val="title1"/>
    <w:qFormat/>
    <w:rPr>
      <w:b/>
      <w:bCs/>
      <w:color w:val="999900"/>
      <w:sz w:val="24"/>
      <w:szCs w:val="24"/>
    </w:rPr>
  </w:style>
  <w:style w:type="paragraph" w:customStyle="1" w:styleId="TOC10">
    <w:name w:val="TOC 标题1"/>
    <w:basedOn w:val="1"/>
    <w:next w:val="a"/>
    <w:uiPriority w:val="39"/>
    <w:unhideWhenUsed/>
    <w:qFormat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3371BA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371BA"/>
    <w:rPr>
      <w:noProof/>
      <w:kern w:val="2"/>
    </w:rPr>
  </w:style>
  <w:style w:type="paragraph" w:customStyle="1" w:styleId="EndNoteBibliography">
    <w:name w:val="EndNote Bibliography"/>
    <w:basedOn w:val="a"/>
    <w:link w:val="EndNoteBibliography0"/>
    <w:rsid w:val="003371BA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371BA"/>
    <w:rPr>
      <w:noProof/>
      <w:kern w:val="2"/>
    </w:rPr>
  </w:style>
  <w:style w:type="character" w:styleId="af8">
    <w:name w:val="Unresolved Mention"/>
    <w:basedOn w:val="a0"/>
    <w:uiPriority w:val="99"/>
    <w:semiHidden/>
    <w:unhideWhenUsed/>
    <w:rsid w:val="003371B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</customSectProps>
  <customShpExts>
    <customShpInfo spid="_x0000_s1026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2</TotalTime>
  <Pages>5</Pages>
  <Words>821</Words>
  <Characters>4681</Characters>
  <Application>Microsoft Office Word</Application>
  <DocSecurity>0</DocSecurity>
  <Lines>39</Lines>
  <Paragraphs>10</Paragraphs>
  <ScaleCrop>false</ScaleCrop>
  <Company>Microsoft</Company>
  <LinksUpToDate>false</LinksUpToDate>
  <CharactersWithSpaces>54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胡胜链</dc:creator>
  <cp:lastModifiedBy>张颖</cp:lastModifiedBy>
  <cp:revision>27</cp:revision>
  <cp:lastPrinted>2022-01-27T01:53:00Z</cp:lastPrinted>
  <dcterms:created xsi:type="dcterms:W3CDTF">2022-01-25T00:15:00Z</dcterms:created>
  <dcterms:modified xsi:type="dcterms:W3CDTF">2024-08-09T0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6929</vt:lpwstr>
  </property>
  <property fmtid="{D5CDD505-2E9C-101B-9397-08002B2CF9AE}" pid="3" name="ICV">
    <vt:lpwstr>7415A875B6C34A36A16A6087D0DEB524</vt:lpwstr>
  </property>
</Properties>
</file>